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commentRangeStart w:id="1"/>
      <w:r>
        <w:t>ABSTRACT</w:t>
      </w:r>
      <w:commentRangeEnd w:id="1"/>
      <w:r w:rsidR="006A5898">
        <w:rPr>
          <w:rStyle w:val="CommentReference"/>
        </w:rPr>
        <w:commentReference w:id="1"/>
      </w:r>
    </w:p>
    <w:p w14:paraId="1F5418CC" w14:textId="77777777" w:rsidR="00C515E2" w:rsidRDefault="00C515E2" w:rsidP="00C515E2">
      <w:pPr>
        <w:spacing w:line="360" w:lineRule="auto"/>
      </w:pPr>
    </w:p>
    <w:p w14:paraId="6680E8B2" w14:textId="13423496" w:rsidR="005808E3" w:rsidRDefault="00C515E2" w:rsidP="00C515E2">
      <w:pPr>
        <w:spacing w:line="360" w:lineRule="auto"/>
      </w:pPr>
      <w:r w:rsidRPr="00D12797">
        <w:t xml:space="preserve">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w:t>
      </w:r>
      <w:r w:rsidR="009D0191">
        <w:t>globe</w:t>
      </w:r>
      <w:r w:rsidRPr="00D12797">
        <w:t>.</w:t>
      </w:r>
      <w:r>
        <w:t xml:space="preserve"> </w:t>
      </w:r>
      <w:r w:rsidR="005808E3">
        <w:t>In this research, we use</w:t>
      </w:r>
      <w:r w:rsidR="00427D37">
        <w:t>d</w:t>
      </w:r>
      <w:r w:rsidR="005808E3">
        <w:t xml:space="preserv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w:t>
      </w:r>
      <w:r w:rsidR="009D0191">
        <w:t xml:space="preserve">across the forest cover types and disturbance histories </w:t>
      </w:r>
      <w:r w:rsidR="008845FE">
        <w:t>in a coastal region of North Carolina</w:t>
      </w:r>
      <w:r w:rsidR="009D0191">
        <w:t>, a site selected for its homogenous topography and high industrial forest activity</w:t>
      </w:r>
      <w:r w:rsidR="005808E3">
        <w:t>.</w:t>
      </w:r>
      <w:r w:rsidR="009D0191">
        <w:t xml:space="preserve"> </w:t>
      </w:r>
      <w:r w:rsidR="008845FE">
        <w:t>ATL08 canopy height estimat</w:t>
      </w:r>
      <w:r w:rsidR="0062309E">
        <w:t>ions</w:t>
      </w:r>
      <w:r w:rsidR="008845FE">
        <w:t xml:space="preserve"> demonstrate strong alignment (R</w:t>
      </w:r>
      <w:r w:rsidR="008845FE">
        <w:rPr>
          <w:vertAlign w:val="superscript"/>
        </w:rPr>
        <w:t>2</w:t>
      </w:r>
      <w:r w:rsidR="008845FE">
        <w:t>=0.88, RMSE=2.64 meters) with coincident airborne laser scanning.</w:t>
      </w:r>
      <w:r w:rsidR="00C65CB7">
        <w:t xml:space="preserve"> Because ICESat-2 covers different locations each year, equivalence tests were used to ensure year-to-year samples were spatially comparable. </w:t>
      </w:r>
      <w:r w:rsidR="008845FE" w:rsidRPr="009656AD">
        <w:rPr>
          <w:color w:val="000000" w:themeColor="text1"/>
        </w:rPr>
        <w:t xml:space="preserve">Equivalence tests </w:t>
      </w:r>
      <w:r w:rsidR="00C65CB7" w:rsidRPr="009656AD">
        <w:rPr>
          <w:color w:val="000000" w:themeColor="text1"/>
        </w:rPr>
        <w:t>show</w:t>
      </w:r>
      <w:r w:rsidR="008845FE" w:rsidRPr="009656AD">
        <w:rPr>
          <w:color w:val="000000" w:themeColor="text1"/>
        </w:rPr>
        <w:t xml:space="preserve"> that locations sampled by ICESat-2 are </w:t>
      </w:r>
      <w:r w:rsidR="00C65CB7" w:rsidRPr="009656AD">
        <w:rPr>
          <w:color w:val="000000" w:themeColor="text1"/>
        </w:rPr>
        <w:t xml:space="preserve">equivalent </w:t>
      </w:r>
      <w:r w:rsidR="008845FE" w:rsidRPr="009656AD">
        <w:rPr>
          <w:color w:val="000000" w:themeColor="text1"/>
        </w:rPr>
        <w:t>within a margin of 2 meters</w:t>
      </w:r>
      <w:r w:rsidR="0073664A" w:rsidRPr="009656AD">
        <w:rPr>
          <w:color w:val="000000" w:themeColor="text1"/>
        </w:rPr>
        <w:t xml:space="preserve"> of canopy height</w:t>
      </w:r>
      <w:r w:rsidR="008845FE" w:rsidRPr="009656AD">
        <w:rPr>
          <w:color w:val="000000" w:themeColor="text1"/>
        </w:rPr>
        <w:t xml:space="preserve">. </w:t>
      </w:r>
      <w:r w:rsidR="00976F32" w:rsidRPr="009656AD">
        <w:rPr>
          <w:color w:val="000000" w:themeColor="text1"/>
        </w:rPr>
        <w:t xml:space="preserve">Reference data from U.S. Forest Service plots </w:t>
      </w:r>
      <w:r w:rsidR="008845FE" w:rsidRPr="009656AD">
        <w:rPr>
          <w:color w:val="000000" w:themeColor="text1"/>
        </w:rPr>
        <w:t xml:space="preserve">within our study area provide an expected </w:t>
      </w:r>
      <w:r w:rsidR="0073664A">
        <w:t xml:space="preserve">growth rate of 0.34 meters per year, and a </w:t>
      </w:r>
      <w:r w:rsidR="00C24D2B">
        <w:t xml:space="preserve">net </w:t>
      </w:r>
      <w:r w:rsidR="0041788B">
        <w:t>growth</w:t>
      </w:r>
      <w:r w:rsidR="00C24D2B">
        <w:t xml:space="preserve"> of 1.68 meters over a five-year timeframe</w:t>
      </w:r>
      <w:r w:rsidR="00BD79AB">
        <w:t xml:space="preserve">. </w:t>
      </w:r>
      <w:r w:rsidR="0073664A">
        <w:t xml:space="preserve">Multiple statistical approaches </w:t>
      </w:r>
      <w:r w:rsidR="00C24D2B">
        <w:t>reveal</w:t>
      </w:r>
      <w:r w:rsidR="0073664A">
        <w:t xml:space="preserve"> that </w:t>
      </w:r>
      <w:r w:rsidR="00C24D2B">
        <w:t xml:space="preserve">canopy height </w:t>
      </w:r>
      <w:r w:rsidR="00E4596D">
        <w:t>growth is detectable with</w:t>
      </w:r>
      <w:r w:rsidR="0073664A">
        <w:t>in</w:t>
      </w:r>
      <w:r w:rsidR="00E4596D">
        <w:t xml:space="preserve"> </w:t>
      </w:r>
      <w:r w:rsidR="00BD79AB">
        <w:t xml:space="preserve">five </w:t>
      </w:r>
      <w:r w:rsidR="00E4596D">
        <w:t xml:space="preserve">years of ATL08 data. However, </w:t>
      </w:r>
      <w:r w:rsidR="009D0191">
        <w:t xml:space="preserve">stratifying growth trends by forest cover type and disturbance history yields nuanced results, as these factors </w:t>
      </w:r>
      <w:r w:rsidR="00C65CB7">
        <w:t>are likely to influence</w:t>
      </w:r>
      <w:r w:rsidR="009D0191">
        <w:t xml:space="preserve"> each other</w:t>
      </w:r>
      <w:r w:rsidR="00E4596D">
        <w:t>. Ultimately, this research can serve as a proof-of-concept for using multiple years of spaceborne LiDAR to detect</w:t>
      </w:r>
      <w:r w:rsidR="0041788B">
        <w:t xml:space="preserve"> </w:t>
      </w:r>
      <w:r w:rsidR="008835BC">
        <w:t>canopy</w:t>
      </w:r>
      <w:r w:rsidR="0041788B">
        <w:t xml:space="preserve"> </w:t>
      </w:r>
      <w:r w:rsidR="003434DA">
        <w:t xml:space="preserve">height </w:t>
      </w:r>
      <w:r w:rsidR="0073664A">
        <w:t>growth</w:t>
      </w:r>
      <w:r w:rsidR="00E4596D">
        <w:t>.</w:t>
      </w:r>
      <w:r w:rsidR="00C24D2B">
        <w:t xml:space="preserve"> Future research should explore the detection of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430BF43E" w14:textId="5A6ADBA2" w:rsidR="00311241" w:rsidRDefault="00276206" w:rsidP="00311241">
      <w:pPr>
        <w:spacing w:line="360" w:lineRule="auto"/>
      </w:pPr>
      <w:r>
        <w:t>C</w:t>
      </w:r>
      <w:r w:rsidR="000465EB">
        <w:t xml:space="preserve">hanges in forest height </w:t>
      </w:r>
      <w:r>
        <w:t xml:space="preserve">are </w:t>
      </w:r>
      <w:r w:rsidR="004610BA">
        <w:t xml:space="preserve">used in </w:t>
      </w:r>
      <w:r w:rsidR="00311241">
        <w:t xml:space="preserve">estimating aboveground biomass, </w:t>
      </w:r>
      <w:r w:rsidR="004610BA">
        <w:t xml:space="preserve">quantifying </w:t>
      </w:r>
      <w:r w:rsidR="00311241">
        <w:t xml:space="preserve">forest productivity levels, and </w:t>
      </w:r>
      <w:r w:rsidR="004610BA">
        <w:t xml:space="preserve">identifying </w:t>
      </w:r>
      <w:r w:rsidR="00311241">
        <w:t xml:space="preserve">the occurrence of disturbance events. Forest height is commonly estimated with light detection and ranging (LiDAR), </w:t>
      </w:r>
      <w:r w:rsidR="009656AD">
        <w:t xml:space="preserve">efficiently providing </w:t>
      </w:r>
      <w:r w:rsidR="00311241">
        <w:t xml:space="preserve">precise measurements over </w:t>
      </w:r>
      <w:r w:rsidR="009656AD">
        <w:t xml:space="preserve">large </w:t>
      </w:r>
      <w:r w:rsidR="00311241">
        <w:t xml:space="preserve">regions. </w:t>
      </w:r>
      <w:r w:rsidR="004610BA">
        <w:t xml:space="preserve">With the availability of satellite LiDAR data, </w:t>
      </w:r>
      <w:r w:rsidR="009656AD">
        <w:t xml:space="preserve">we would like to know if LiDAR data from space can be used to measure how fast trees are getting taller. </w:t>
      </w:r>
      <w:r w:rsidR="004610BA">
        <w:t>In this study</w:t>
      </w:r>
      <w:r w:rsidR="009656AD">
        <w:t>,</w:t>
      </w:r>
      <w:r w:rsidR="004610BA">
        <w:t xml:space="preserve"> we use</w:t>
      </w:r>
      <w:r w:rsidR="00427D37">
        <w:t>d</w:t>
      </w:r>
      <w:r w:rsidR="004610BA">
        <w:t xml:space="preserve"> </w:t>
      </w:r>
      <w:r w:rsidR="009656AD">
        <w:t xml:space="preserve">land and vegetation heights using a spaceborne sampling LiDAR, NASA’s </w:t>
      </w:r>
      <w:r w:rsidR="00311241" w:rsidRPr="00656307">
        <w:t>Ice, Cloud and Land Elevation Satellite</w:t>
      </w:r>
      <w:r w:rsidR="00311241">
        <w:t>-2 (ICESat-2)</w:t>
      </w:r>
      <w:r w:rsidR="009656AD">
        <w:t>, to assess forest height growth in a region of</w:t>
      </w:r>
      <w:r w:rsidR="00311241">
        <w:t xml:space="preserve"> coastal North Carolina. </w:t>
      </w:r>
      <w:r w:rsidR="000465EB">
        <w:t xml:space="preserve">After </w:t>
      </w:r>
      <w:r w:rsidR="0012212A">
        <w:t>making sure that (1) tree heights are measured well from space and (2) samples the sensor collected each year in different places are representative of the forests in the area as a whole, we show that ICESat-2 land and vegetation height data can successfully detect forest height growth over five years. Spaceborne LiDARs can thus measure, at least in some areas, how fast forests are growing.</w:t>
      </w:r>
      <w:r w:rsidR="000465EB">
        <w:t xml:space="preserv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0F964564" w:rsidR="006C2168" w:rsidRDefault="009D4C49" w:rsidP="009D4C49">
      <w:pPr>
        <w:spacing w:line="360" w:lineRule="auto"/>
      </w:pPr>
      <w:r>
        <w:t xml:space="preserve">List of </w:t>
      </w:r>
      <w:r w:rsidR="00587FB5">
        <w:t>F</w:t>
      </w:r>
      <w:r w:rsidR="008C2262">
        <w:t>igures</w:t>
      </w:r>
      <w:r w:rsidR="006C2168">
        <w:t>…</w:t>
      </w:r>
      <w:r w:rsidR="008C2262">
        <w:t>..</w:t>
      </w:r>
      <w:r w:rsidR="006C2168">
        <w:t>…………</w:t>
      </w:r>
      <w:r w:rsidR="00587FB5">
        <w:t>………..</w:t>
      </w:r>
      <w:r w:rsidR="006C2168">
        <w:t>…………………………………………………</w:t>
      </w:r>
      <w:r w:rsidR="009E672C">
        <w:t>.</w:t>
      </w:r>
      <w:r w:rsidR="006C2168">
        <w:t>…v</w:t>
      </w:r>
    </w:p>
    <w:p w14:paraId="2440AE54" w14:textId="1E77C7DF" w:rsidR="009D4C49" w:rsidRDefault="009D4C49" w:rsidP="009D4C49">
      <w:pPr>
        <w:spacing w:line="360" w:lineRule="auto"/>
      </w:pPr>
      <w:r>
        <w:t xml:space="preserve">List of </w:t>
      </w:r>
      <w:r w:rsidR="00587FB5">
        <w:t>T</w:t>
      </w:r>
      <w:r w:rsidR="008C2262">
        <w:t>ables</w:t>
      </w:r>
      <w:r w:rsidR="00587FB5">
        <w:t>..</w:t>
      </w:r>
      <w:r w:rsidR="008C2262">
        <w:t>.</w:t>
      </w:r>
      <w:r w:rsidR="006C2168">
        <w:t>………………………………………………………………………….</w:t>
      </w:r>
      <w:r w:rsidR="009E672C">
        <w:t>..</w:t>
      </w:r>
      <w:r w:rsidR="006C2168">
        <w:t>v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7221930C" w14:textId="6271B95C" w:rsidR="00B00ABB" w:rsidRDefault="00B00ABB" w:rsidP="009D4C49">
      <w:pPr>
        <w:pStyle w:val="ListParagraph"/>
        <w:numPr>
          <w:ilvl w:val="1"/>
          <w:numId w:val="18"/>
        </w:numPr>
        <w:spacing w:line="360" w:lineRule="auto"/>
      </w:pPr>
      <w:r>
        <w:t>ICESat-2………………………………………………………………………….5</w:t>
      </w:r>
    </w:p>
    <w:p w14:paraId="02BA2AD9" w14:textId="0D5CE415" w:rsidR="009D4C49" w:rsidRDefault="009D4C49" w:rsidP="009D4C49">
      <w:pPr>
        <w:pStyle w:val="ListParagraph"/>
        <w:numPr>
          <w:ilvl w:val="1"/>
          <w:numId w:val="18"/>
        </w:numPr>
        <w:spacing w:line="360" w:lineRule="auto"/>
      </w:pPr>
      <w:r>
        <w:t>Research Questions</w:t>
      </w:r>
      <w:r w:rsidR="00164A0E">
        <w:t>……………………………………………………………….</w:t>
      </w:r>
      <w:r w:rsidR="00B00ABB">
        <w:t>7</w:t>
      </w:r>
    </w:p>
    <w:p w14:paraId="6A5A1361" w14:textId="207E5345" w:rsidR="009D4C49" w:rsidRDefault="009D4C49" w:rsidP="009D4C49">
      <w:pPr>
        <w:pStyle w:val="ListParagraph"/>
        <w:numPr>
          <w:ilvl w:val="0"/>
          <w:numId w:val="18"/>
        </w:numPr>
        <w:spacing w:line="360" w:lineRule="auto"/>
      </w:pPr>
      <w:r>
        <w:t>Methods</w:t>
      </w:r>
      <w:r w:rsidR="00164A0E">
        <w:t>………………………………………………………………………………..</w:t>
      </w:r>
      <w:r w:rsidR="00B00ABB">
        <w:t>7</w:t>
      </w:r>
    </w:p>
    <w:p w14:paraId="6C385199" w14:textId="211C5FD8" w:rsidR="009D4C49" w:rsidRDefault="009D4C49" w:rsidP="009D4C49">
      <w:pPr>
        <w:pStyle w:val="ListParagraph"/>
        <w:numPr>
          <w:ilvl w:val="1"/>
          <w:numId w:val="18"/>
        </w:numPr>
        <w:spacing w:line="360" w:lineRule="auto"/>
      </w:pPr>
      <w:r>
        <w:t>Study Area</w:t>
      </w:r>
      <w:r w:rsidR="00164A0E">
        <w:t>……………………………………………………………………….</w:t>
      </w:r>
      <w:r w:rsidR="004B0211">
        <w:t>.</w:t>
      </w:r>
      <w:r w:rsidR="00B00ABB">
        <w:t>7</w:t>
      </w:r>
    </w:p>
    <w:p w14:paraId="19752F1C" w14:textId="62410964" w:rsidR="009D4C49" w:rsidRDefault="009D4C49" w:rsidP="009D4C49">
      <w:pPr>
        <w:pStyle w:val="ListParagraph"/>
        <w:numPr>
          <w:ilvl w:val="1"/>
          <w:numId w:val="18"/>
        </w:numPr>
        <w:spacing w:line="360" w:lineRule="auto"/>
      </w:pPr>
      <w:r>
        <w:t>Data Products</w:t>
      </w:r>
      <w:r w:rsidR="004B0211">
        <w:t>……………………………………………………………………..</w:t>
      </w:r>
      <w:r w:rsidR="00F27C55">
        <w:t>9</w:t>
      </w:r>
    </w:p>
    <w:p w14:paraId="09503CC3" w14:textId="7AC4F772" w:rsidR="009D4C49" w:rsidRDefault="009D4C49" w:rsidP="009D4C49">
      <w:pPr>
        <w:pStyle w:val="ListParagraph"/>
        <w:numPr>
          <w:ilvl w:val="2"/>
          <w:numId w:val="18"/>
        </w:numPr>
        <w:spacing w:line="360" w:lineRule="auto"/>
      </w:pPr>
      <w:r>
        <w:t>ALS</w:t>
      </w:r>
      <w:r w:rsidR="004B0211">
        <w:t>………………………………………………………………………..</w:t>
      </w:r>
      <w:r w:rsidR="00F27C55">
        <w:t>9</w:t>
      </w:r>
    </w:p>
    <w:p w14:paraId="4621933D" w14:textId="03633CF9" w:rsidR="009D4C49" w:rsidRDefault="009D4C49" w:rsidP="009D4C49">
      <w:pPr>
        <w:pStyle w:val="ListParagraph"/>
        <w:numPr>
          <w:ilvl w:val="2"/>
          <w:numId w:val="18"/>
        </w:numPr>
        <w:spacing w:line="360" w:lineRule="auto"/>
      </w:pPr>
      <w:r>
        <w:t>ICESat-2 ATL08</w:t>
      </w:r>
      <w:r w:rsidR="004B0211">
        <w:t>…………………………………………………………..</w:t>
      </w:r>
      <w:r w:rsidR="00F27C55">
        <w:t>9</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32E44BDE" w:rsidR="00E738D0" w:rsidRDefault="00E738D0" w:rsidP="009D4C49">
      <w:pPr>
        <w:pStyle w:val="ListParagraph"/>
        <w:numPr>
          <w:ilvl w:val="2"/>
          <w:numId w:val="18"/>
        </w:numPr>
        <w:spacing w:line="360" w:lineRule="auto"/>
      </w:pPr>
      <w:r>
        <w:t>Forest Inventory &amp; Analysis Program</w:t>
      </w:r>
      <w:r w:rsidR="004B0211">
        <w:t>…………………………………...1</w:t>
      </w:r>
      <w:r w:rsidR="00F27C55">
        <w:t>2</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479A8D74" w:rsidR="00E738D0" w:rsidRDefault="00F27C55" w:rsidP="00E738D0">
      <w:pPr>
        <w:pStyle w:val="ListParagraph"/>
        <w:numPr>
          <w:ilvl w:val="2"/>
          <w:numId w:val="18"/>
        </w:numPr>
        <w:spacing w:line="360" w:lineRule="auto"/>
      </w:pPr>
      <w:r>
        <w:t xml:space="preserve">ICESat-2 </w:t>
      </w:r>
      <w:r w:rsidR="00E738D0">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4E55A1E0" w:rsidR="00E738D0" w:rsidRDefault="00E738D0" w:rsidP="00E738D0">
      <w:pPr>
        <w:pStyle w:val="ListParagraph"/>
        <w:numPr>
          <w:ilvl w:val="2"/>
          <w:numId w:val="18"/>
        </w:numPr>
        <w:spacing w:line="360" w:lineRule="auto"/>
      </w:pPr>
      <w:r>
        <w:t>Retrieving Study Area FIA Data</w:t>
      </w:r>
      <w:r w:rsidR="004B0211">
        <w:t>…………………………………………1</w:t>
      </w:r>
      <w:r w:rsidR="002F690B">
        <w:t>8</w:t>
      </w:r>
    </w:p>
    <w:p w14:paraId="0D6A23DB" w14:textId="66E0E988" w:rsidR="00E738D0" w:rsidRDefault="00E738D0" w:rsidP="007F2AE5">
      <w:pPr>
        <w:pStyle w:val="ListParagraph"/>
        <w:numPr>
          <w:ilvl w:val="1"/>
          <w:numId w:val="18"/>
        </w:numPr>
        <w:spacing w:line="360" w:lineRule="auto"/>
      </w:pPr>
      <w:r>
        <w:t>Statistical Methods Used</w:t>
      </w:r>
      <w:r w:rsidR="004B0211">
        <w:t>………………………………………………………..</w:t>
      </w:r>
      <w:r w:rsidR="002F690B">
        <w:t>20</w:t>
      </w:r>
    </w:p>
    <w:p w14:paraId="67AF9FAB" w14:textId="4C88E9A6" w:rsidR="00E738D0" w:rsidRDefault="00E738D0" w:rsidP="007F2AE5">
      <w:pPr>
        <w:pStyle w:val="ListParagraph"/>
        <w:numPr>
          <w:ilvl w:val="2"/>
          <w:numId w:val="18"/>
        </w:numPr>
        <w:spacing w:line="360" w:lineRule="auto"/>
      </w:pPr>
      <w:r>
        <w:t>Linear Regression Model</w:t>
      </w:r>
      <w:r w:rsidR="004B0211">
        <w:t>………………………………………………...</w:t>
      </w:r>
      <w:r w:rsidR="002F690B">
        <w:t>20</w:t>
      </w:r>
    </w:p>
    <w:p w14:paraId="5FF6D69B" w14:textId="00229BF9" w:rsidR="00E738D0" w:rsidRDefault="00E738D0" w:rsidP="007F2AE5">
      <w:pPr>
        <w:pStyle w:val="ListParagraph"/>
        <w:numPr>
          <w:ilvl w:val="2"/>
          <w:numId w:val="18"/>
        </w:numPr>
        <w:spacing w:line="360" w:lineRule="auto"/>
      </w:pPr>
      <w:r>
        <w:t>Equivalence Test</w:t>
      </w:r>
      <w:r w:rsidR="004B0211">
        <w:t>…………………………………………………………</w:t>
      </w:r>
      <w:r w:rsidR="002F690B">
        <w:t>21</w:t>
      </w:r>
    </w:p>
    <w:p w14:paraId="7038D836" w14:textId="747B04B7"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w:t>
      </w:r>
      <w:r w:rsidR="002F690B">
        <w:t>21</w:t>
      </w:r>
    </w:p>
    <w:p w14:paraId="10856178" w14:textId="04AD593D" w:rsidR="00E738D0" w:rsidRDefault="00E738D0" w:rsidP="007F2AE5">
      <w:pPr>
        <w:pStyle w:val="ListParagraph"/>
        <w:numPr>
          <w:ilvl w:val="2"/>
          <w:numId w:val="18"/>
        </w:numPr>
        <w:spacing w:line="360" w:lineRule="auto"/>
      </w:pPr>
      <w:r>
        <w:t>Mann Kendall Test</w:t>
      </w:r>
      <w:r w:rsidR="004B0211">
        <w:t>……………………………………………………….</w:t>
      </w:r>
      <w:r w:rsidR="002F690B">
        <w:t>22</w:t>
      </w:r>
    </w:p>
    <w:p w14:paraId="4903E559" w14:textId="151ED9FC" w:rsidR="00E738D0" w:rsidRDefault="00E738D0" w:rsidP="007F2AE5">
      <w:pPr>
        <w:pStyle w:val="ListParagraph"/>
        <w:numPr>
          <w:ilvl w:val="2"/>
          <w:numId w:val="18"/>
        </w:numPr>
        <w:spacing w:line="360" w:lineRule="auto"/>
      </w:pPr>
      <w:r>
        <w:t>Bonferroni Correction</w:t>
      </w:r>
      <w:r w:rsidR="004B0211">
        <w:t>……………………………………………………2</w:t>
      </w:r>
      <w:r w:rsidR="002F690B">
        <w:t>3</w:t>
      </w:r>
    </w:p>
    <w:p w14:paraId="30420D85" w14:textId="3EDBB86F" w:rsidR="00E738D0" w:rsidRDefault="00E738D0" w:rsidP="007F2AE5">
      <w:pPr>
        <w:pStyle w:val="ListParagraph"/>
        <w:numPr>
          <w:ilvl w:val="1"/>
          <w:numId w:val="18"/>
        </w:numPr>
        <w:spacing w:line="360" w:lineRule="auto"/>
      </w:pPr>
      <w:r>
        <w:t>Phase 1: Validating ATL08 Canopy Heights with ALS</w:t>
      </w:r>
      <w:r w:rsidR="004B0211">
        <w:t>………………………...2</w:t>
      </w:r>
      <w:r w:rsidR="002F690B">
        <w:t>3</w:t>
      </w:r>
    </w:p>
    <w:p w14:paraId="79632F17" w14:textId="541E25FD"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w:t>
      </w:r>
      <w:r w:rsidR="002F690B">
        <w:t>4</w:t>
      </w:r>
    </w:p>
    <w:p w14:paraId="5475670D" w14:textId="70291D28" w:rsidR="00E738D0" w:rsidRDefault="00E738D0" w:rsidP="00E738D0">
      <w:pPr>
        <w:pStyle w:val="ListParagraph"/>
        <w:numPr>
          <w:ilvl w:val="2"/>
          <w:numId w:val="18"/>
        </w:numPr>
        <w:spacing w:line="360" w:lineRule="auto"/>
      </w:pPr>
      <w:r>
        <w:lastRenderedPageBreak/>
        <w:t xml:space="preserve">Sample </w:t>
      </w:r>
      <w:r w:rsidR="00B805C1">
        <w:t>Representation………………….</w:t>
      </w:r>
      <w:r w:rsidR="004B0211">
        <w:t>………………………………..2</w:t>
      </w:r>
      <w:r w:rsidR="002F690B">
        <w:t>4</w:t>
      </w:r>
    </w:p>
    <w:p w14:paraId="69915E91" w14:textId="532E71E0" w:rsidR="00E738D0" w:rsidRDefault="00B805C1" w:rsidP="00E738D0">
      <w:pPr>
        <w:pStyle w:val="ListParagraph"/>
        <w:numPr>
          <w:ilvl w:val="2"/>
          <w:numId w:val="18"/>
        </w:numPr>
        <w:spacing w:line="360" w:lineRule="auto"/>
      </w:pPr>
      <w:r>
        <w:t>Sample Location Equivalence……….</w:t>
      </w:r>
      <w:r w:rsidR="004B0211">
        <w:t>……………………………</w:t>
      </w:r>
      <w:r>
        <w:t>...</w:t>
      </w:r>
      <w:r w:rsidR="004B0211">
        <w:t>……2</w:t>
      </w:r>
      <w:r w:rsidR="002F690B">
        <w:t>5</w:t>
      </w:r>
    </w:p>
    <w:p w14:paraId="6B26690B" w14:textId="35035FA6" w:rsidR="00E738D0" w:rsidRDefault="00E738D0" w:rsidP="00E738D0">
      <w:pPr>
        <w:pStyle w:val="ListParagraph"/>
        <w:numPr>
          <w:ilvl w:val="1"/>
          <w:numId w:val="18"/>
        </w:numPr>
        <w:spacing w:line="360" w:lineRule="auto"/>
      </w:pPr>
      <w:r>
        <w:t xml:space="preserve">Phase 3: </w:t>
      </w:r>
      <w:r w:rsidR="002F690B">
        <w:t xml:space="preserve">FIA-Derived Tree </w:t>
      </w:r>
      <w:r>
        <w:t xml:space="preserve">Height </w:t>
      </w:r>
      <w:r w:rsidR="00B805C1">
        <w:t>Growth……</w:t>
      </w:r>
      <w:r w:rsidR="004B0211">
        <w:t>……………………………….2</w:t>
      </w:r>
      <w:r w:rsidR="002F690B">
        <w:t>6</w:t>
      </w:r>
    </w:p>
    <w:p w14:paraId="29E5A294" w14:textId="73BA6712" w:rsidR="00E738D0" w:rsidRDefault="00E738D0" w:rsidP="00E738D0">
      <w:pPr>
        <w:pStyle w:val="ListParagraph"/>
        <w:numPr>
          <w:ilvl w:val="1"/>
          <w:numId w:val="18"/>
        </w:numPr>
        <w:spacing w:line="360" w:lineRule="auto"/>
      </w:pPr>
      <w:r>
        <w:t xml:space="preserve">Phase 4: </w:t>
      </w:r>
      <w:r w:rsidR="00081055">
        <w:t>Assessing</w:t>
      </w:r>
      <w:r>
        <w:t xml:space="preserve"> Canopy Height </w:t>
      </w:r>
      <w:r w:rsidR="00B805C1">
        <w:t>Growth</w:t>
      </w:r>
      <w:r>
        <w:t xml:space="preserve"> with ATL08</w:t>
      </w:r>
      <w:r w:rsidR="004B0211">
        <w:t>……………………...</w:t>
      </w:r>
      <w:r w:rsidR="002F690B">
        <w:t>.</w:t>
      </w:r>
      <w:r w:rsidR="004B0211">
        <w:t>2</w:t>
      </w:r>
      <w:r w:rsidR="002F690B">
        <w:t>7</w:t>
      </w:r>
    </w:p>
    <w:p w14:paraId="6D236DA6" w14:textId="355B878A" w:rsidR="009D4C49" w:rsidRDefault="009D4C49" w:rsidP="009D4C49">
      <w:pPr>
        <w:pStyle w:val="ListParagraph"/>
        <w:numPr>
          <w:ilvl w:val="0"/>
          <w:numId w:val="18"/>
        </w:numPr>
        <w:spacing w:line="360" w:lineRule="auto"/>
      </w:pPr>
      <w:r>
        <w:t>Results</w:t>
      </w:r>
      <w:r w:rsidR="004B0211">
        <w:t>………………………………………………………………………………..2</w:t>
      </w:r>
      <w:r w:rsidR="002F690B">
        <w:t>8</w:t>
      </w:r>
    </w:p>
    <w:p w14:paraId="100C095D" w14:textId="21BB6314" w:rsidR="00E738D0" w:rsidRDefault="00E738D0" w:rsidP="00E738D0">
      <w:pPr>
        <w:pStyle w:val="ListParagraph"/>
        <w:numPr>
          <w:ilvl w:val="1"/>
          <w:numId w:val="18"/>
        </w:numPr>
        <w:spacing w:line="360" w:lineRule="auto"/>
      </w:pPr>
      <w:r>
        <w:t>Phase 1: Validating ATL08 Canopy Heights with ALS</w:t>
      </w:r>
      <w:r w:rsidR="004B0211">
        <w:t>………………………...2</w:t>
      </w:r>
      <w:r w:rsidR="002F690B">
        <w:t>8</w:t>
      </w:r>
    </w:p>
    <w:p w14:paraId="38CFF73F" w14:textId="783290A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w:t>
      </w:r>
      <w:r w:rsidR="002F690B">
        <w:t>8</w:t>
      </w:r>
    </w:p>
    <w:p w14:paraId="1D4D0A26" w14:textId="42162D0D" w:rsidR="00E738D0" w:rsidRDefault="00E738D0" w:rsidP="00E738D0">
      <w:pPr>
        <w:pStyle w:val="ListParagraph"/>
        <w:numPr>
          <w:ilvl w:val="2"/>
          <w:numId w:val="18"/>
        </w:numPr>
        <w:spacing w:line="360" w:lineRule="auto"/>
      </w:pPr>
      <w:r>
        <w:t xml:space="preserve">Sample </w:t>
      </w:r>
      <w:r w:rsidR="00B805C1">
        <w:t>Representation……….</w:t>
      </w:r>
      <w:r w:rsidR="004B0211">
        <w:t>…………………………………………..2</w:t>
      </w:r>
      <w:r w:rsidR="002F690B">
        <w:t>8</w:t>
      </w:r>
    </w:p>
    <w:p w14:paraId="2F8B1A9D" w14:textId="120042DE" w:rsidR="00E738D0" w:rsidRDefault="00B805C1" w:rsidP="00E738D0">
      <w:pPr>
        <w:pStyle w:val="ListParagraph"/>
        <w:numPr>
          <w:ilvl w:val="2"/>
          <w:numId w:val="18"/>
        </w:numPr>
        <w:spacing w:line="360" w:lineRule="auto"/>
      </w:pPr>
      <w:r>
        <w:t>Sample Location Equivalence…</w:t>
      </w:r>
      <w:r w:rsidR="006422DB">
        <w:t>…………………………………………2</w:t>
      </w:r>
      <w:r w:rsidR="002F690B">
        <w:t>9</w:t>
      </w:r>
    </w:p>
    <w:p w14:paraId="0688C577" w14:textId="2C650ECE" w:rsidR="00E738D0" w:rsidRDefault="00E738D0" w:rsidP="00E738D0">
      <w:pPr>
        <w:pStyle w:val="ListParagraph"/>
        <w:numPr>
          <w:ilvl w:val="1"/>
          <w:numId w:val="18"/>
        </w:numPr>
        <w:spacing w:line="360" w:lineRule="auto"/>
      </w:pPr>
      <w:r>
        <w:t xml:space="preserve">Phase 3: </w:t>
      </w:r>
      <w:r w:rsidR="002F690B">
        <w:t>FIA-</w:t>
      </w:r>
      <w:r w:rsidR="00F10E2C" w:rsidRPr="00F10E2C">
        <w:t xml:space="preserve"> </w:t>
      </w:r>
      <w:r w:rsidR="00F10E2C">
        <w:t xml:space="preserve">Derived </w:t>
      </w:r>
      <w:r w:rsidR="002F690B">
        <w:t xml:space="preserve">Tree </w:t>
      </w:r>
      <w:r>
        <w:t xml:space="preserve">Height </w:t>
      </w:r>
      <w:r w:rsidR="00B805C1">
        <w:t>Growth…</w:t>
      </w:r>
      <w:r w:rsidR="006422DB">
        <w:t>………………………………….30</w:t>
      </w:r>
    </w:p>
    <w:p w14:paraId="480C2432" w14:textId="683F4160" w:rsidR="00E738D0" w:rsidRDefault="00E738D0" w:rsidP="00E738D0">
      <w:pPr>
        <w:pStyle w:val="ListParagraph"/>
        <w:numPr>
          <w:ilvl w:val="1"/>
          <w:numId w:val="18"/>
        </w:numPr>
        <w:spacing w:line="360" w:lineRule="auto"/>
      </w:pPr>
      <w:r>
        <w:t xml:space="preserve">Phase 4: </w:t>
      </w:r>
      <w:r w:rsidR="00081055">
        <w:t>Assessing</w:t>
      </w:r>
      <w:r w:rsidR="00B805C1">
        <w:t xml:space="preserve"> </w:t>
      </w:r>
      <w:r>
        <w:t xml:space="preserve">Canopy Height </w:t>
      </w:r>
      <w:r w:rsidR="00B805C1">
        <w:t xml:space="preserve">Growth </w:t>
      </w:r>
      <w:r>
        <w:t>with ATL08</w:t>
      </w:r>
      <w:r w:rsidR="006422DB">
        <w:t>…………</w:t>
      </w:r>
      <w:r w:rsidR="00F84CB3">
        <w:t>.</w:t>
      </w:r>
      <w:r w:rsidR="006422DB">
        <w:t>…</w:t>
      </w:r>
      <w:r w:rsidR="00B805C1">
        <w:t>...</w:t>
      </w:r>
      <w:r w:rsidR="006422DB">
        <w:t>………32</w:t>
      </w:r>
    </w:p>
    <w:p w14:paraId="3D283743" w14:textId="3C336D6F" w:rsidR="009D4C49" w:rsidRDefault="009D4C49" w:rsidP="009D4C49">
      <w:pPr>
        <w:pStyle w:val="ListParagraph"/>
        <w:numPr>
          <w:ilvl w:val="0"/>
          <w:numId w:val="18"/>
        </w:numPr>
        <w:spacing w:line="360" w:lineRule="auto"/>
      </w:pPr>
      <w:r>
        <w:t>Discussion</w:t>
      </w:r>
      <w:r w:rsidR="006422DB">
        <w:t>……………………………………………………………………………3</w:t>
      </w:r>
      <w:r w:rsidR="00F10E2C">
        <w:t>7</w:t>
      </w:r>
    </w:p>
    <w:p w14:paraId="391225FF" w14:textId="146A7706" w:rsidR="009D4C49" w:rsidRPr="005965ED" w:rsidRDefault="009D4C49" w:rsidP="005965ED">
      <w:pPr>
        <w:pStyle w:val="ListParagraph"/>
        <w:numPr>
          <w:ilvl w:val="0"/>
          <w:numId w:val="18"/>
        </w:numPr>
        <w:spacing w:line="360" w:lineRule="auto"/>
      </w:pPr>
      <w:r w:rsidRPr="005965ED">
        <w:t>Conclusion</w:t>
      </w:r>
      <w:r w:rsidR="006422DB" w:rsidRPr="005965ED">
        <w:t>…………………………………………………………………………...4</w:t>
      </w:r>
      <w:r w:rsidR="00F10E2C">
        <w:t>3</w:t>
      </w:r>
    </w:p>
    <w:p w14:paraId="71F420A8" w14:textId="4FF9676B" w:rsidR="009D4C49" w:rsidRPr="005965ED" w:rsidRDefault="00E738D0" w:rsidP="005965ED">
      <w:pPr>
        <w:pStyle w:val="ListParagraph"/>
        <w:numPr>
          <w:ilvl w:val="0"/>
          <w:numId w:val="18"/>
        </w:numPr>
        <w:spacing w:line="360" w:lineRule="auto"/>
      </w:pPr>
      <w:r w:rsidRPr="005965ED">
        <w:t>Bibliography</w:t>
      </w:r>
      <w:r w:rsidR="006422DB" w:rsidRPr="005965ED">
        <w:t>…………………………………………………………………………4</w:t>
      </w:r>
      <w:r w:rsidR="00F10E2C">
        <w:t>5</w:t>
      </w:r>
    </w:p>
    <w:p w14:paraId="0639EF78" w14:textId="2AD99551" w:rsidR="00A35066" w:rsidRPr="005965ED" w:rsidRDefault="00E738D0" w:rsidP="005965ED">
      <w:pPr>
        <w:pStyle w:val="ListParagraph"/>
        <w:numPr>
          <w:ilvl w:val="0"/>
          <w:numId w:val="18"/>
        </w:numPr>
        <w:spacing w:line="360" w:lineRule="auto"/>
      </w:pPr>
      <w:r w:rsidRPr="005965ED">
        <w:t>Appendix</w:t>
      </w:r>
      <w:r w:rsidR="006422DB" w:rsidRPr="005965ED">
        <w:t>……………………………………………………………………………..69</w:t>
      </w:r>
    </w:p>
    <w:p w14:paraId="43FDFF97" w14:textId="6A08C961"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Extract Canopy Height Metrics from ALS Data </w:t>
      </w:r>
      <w:r w:rsidR="0012212A">
        <w:rPr>
          <w:color w:val="000000" w:themeColor="text1"/>
        </w:rPr>
        <w:t>W</w:t>
      </w:r>
      <w:r w:rsidRPr="005965ED">
        <w:rPr>
          <w:color w:val="000000" w:themeColor="text1"/>
        </w:rPr>
        <w:t>ithin Working Set of ATL08 Segments…………………………………………………………</w:t>
      </w:r>
      <w:r w:rsidR="00F10E2C">
        <w:rPr>
          <w:color w:val="000000" w:themeColor="text1"/>
        </w:rPr>
        <w:t>69</w:t>
      </w:r>
    </w:p>
    <w:p w14:paraId="26605BBE" w14:textId="625638FF"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Extract Canopy Height Metrics from ATL08 Granules</w:t>
      </w:r>
      <w:r w:rsidR="00F10E2C">
        <w:rPr>
          <w:color w:val="000000" w:themeColor="text1"/>
        </w:rPr>
        <w:t>………78</w:t>
      </w:r>
    </w:p>
    <w:p w14:paraId="71DBADA0" w14:textId="6C08FFA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Filter ATL08 Data and Extract Land Characteristics</w:t>
      </w:r>
      <w:r w:rsidR="00F10E2C">
        <w:rPr>
          <w:color w:val="000000" w:themeColor="text1"/>
        </w:rPr>
        <w:t>…………87</w:t>
      </w:r>
      <w:r w:rsidRPr="005965ED">
        <w:rPr>
          <w:color w:val="000000" w:themeColor="text1"/>
        </w:rPr>
        <w:t xml:space="preserve">  </w:t>
      </w:r>
    </w:p>
    <w:p w14:paraId="5E0706B1" w14:textId="48AF0C7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Create Polygons of ATL08 Segments</w:t>
      </w:r>
      <w:r w:rsidR="00EE0077">
        <w:rPr>
          <w:color w:val="000000" w:themeColor="text1"/>
        </w:rPr>
        <w:t>………………………...96</w:t>
      </w:r>
    </w:p>
    <w:p w14:paraId="5FD6B56E" w14:textId="19CCB329"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Access North Carolina FIADB and Conduct Analyses of Phase 3</w:t>
      </w:r>
      <w:r w:rsidR="00EE0077">
        <w:rPr>
          <w:color w:val="000000" w:themeColor="text1"/>
        </w:rPr>
        <w:t>..103</w:t>
      </w:r>
    </w:p>
    <w:p w14:paraId="4C6A9561" w14:textId="5E509348"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1</w:t>
      </w:r>
      <w:r w:rsidR="00EE0077">
        <w:rPr>
          <w:color w:val="000000" w:themeColor="text1"/>
        </w:rPr>
        <w:t>……………………………………...117</w:t>
      </w:r>
    </w:p>
    <w:p w14:paraId="14446104" w14:textId="6614BAC5"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Python Script to Generate Population of Forests Throughout Study Area</w:t>
      </w:r>
      <w:r w:rsidR="00EE0077">
        <w:rPr>
          <w:color w:val="000000" w:themeColor="text1"/>
        </w:rPr>
        <w:t>…….121</w:t>
      </w:r>
    </w:p>
    <w:p w14:paraId="731C3EB5" w14:textId="182A1360" w:rsidR="00A35066" w:rsidRPr="005965ED" w:rsidRDefault="00A35066" w:rsidP="005965ED">
      <w:pPr>
        <w:pStyle w:val="ListParagraph"/>
        <w:numPr>
          <w:ilvl w:val="1"/>
          <w:numId w:val="18"/>
        </w:numPr>
        <w:spacing w:line="360" w:lineRule="auto"/>
        <w:rPr>
          <w:color w:val="000000" w:themeColor="text1"/>
        </w:rPr>
      </w:pPr>
      <w:r w:rsidRPr="005965ED">
        <w:rPr>
          <w:color w:val="000000" w:themeColor="text1"/>
        </w:rPr>
        <w:t xml:space="preserve">Python Script to Extract Canopy Height Metrics from ALS Data </w:t>
      </w:r>
      <w:r w:rsidR="00587FB5">
        <w:rPr>
          <w:color w:val="000000" w:themeColor="text1"/>
        </w:rPr>
        <w:t>W</w:t>
      </w:r>
      <w:r w:rsidRPr="005965ED">
        <w:rPr>
          <w:color w:val="000000" w:themeColor="text1"/>
        </w:rPr>
        <w:t>ithin Population of Study Area Forests</w:t>
      </w:r>
      <w:r w:rsidR="00E603A0">
        <w:rPr>
          <w:color w:val="000000" w:themeColor="text1"/>
        </w:rPr>
        <w:t>……………………………………………...127</w:t>
      </w:r>
    </w:p>
    <w:p w14:paraId="02B28985" w14:textId="4A1D2788" w:rsidR="005965ED" w:rsidRDefault="00A35066" w:rsidP="005965ED">
      <w:pPr>
        <w:pStyle w:val="ListParagraph"/>
        <w:numPr>
          <w:ilvl w:val="1"/>
          <w:numId w:val="18"/>
        </w:numPr>
        <w:spacing w:line="360" w:lineRule="auto"/>
        <w:rPr>
          <w:color w:val="000000" w:themeColor="text1"/>
        </w:rPr>
      </w:pPr>
      <w:r w:rsidRPr="005965ED">
        <w:rPr>
          <w:color w:val="000000" w:themeColor="text1"/>
        </w:rPr>
        <w:t>R Script to Conduct Analyses of Phase 2</w:t>
      </w:r>
      <w:r w:rsidR="00E603A0">
        <w:rPr>
          <w:color w:val="000000" w:themeColor="text1"/>
        </w:rPr>
        <w:t>……………………………………...136</w:t>
      </w:r>
    </w:p>
    <w:p w14:paraId="5F0F159A" w14:textId="77E54C36" w:rsidR="005965ED" w:rsidRDefault="005965ED" w:rsidP="00B13130">
      <w:pPr>
        <w:pStyle w:val="ListParagraph"/>
        <w:numPr>
          <w:ilvl w:val="1"/>
          <w:numId w:val="20"/>
        </w:numPr>
        <w:spacing w:line="360" w:lineRule="auto"/>
        <w:ind w:left="630"/>
        <w:rPr>
          <w:color w:val="000000" w:themeColor="text1"/>
        </w:rPr>
      </w:pPr>
      <w:r>
        <w:rPr>
          <w:color w:val="000000" w:themeColor="text1"/>
        </w:rPr>
        <w:t xml:space="preserve">. </w:t>
      </w:r>
      <w:r w:rsidR="00A35066" w:rsidRPr="005965ED">
        <w:rPr>
          <w:color w:val="000000" w:themeColor="text1"/>
        </w:rPr>
        <w:t>R Script to Conduct Analyses of Phase 4</w:t>
      </w:r>
      <w:r w:rsidR="00E603A0">
        <w:rPr>
          <w:color w:val="000000" w:themeColor="text1"/>
        </w:rPr>
        <w:t>………………………………………146</w:t>
      </w:r>
    </w:p>
    <w:p w14:paraId="0C798B05" w14:textId="34C306FC" w:rsidR="009D4C49" w:rsidRPr="005965ED" w:rsidRDefault="005965ED" w:rsidP="00B13130">
      <w:pPr>
        <w:pStyle w:val="ListParagraph"/>
        <w:numPr>
          <w:ilvl w:val="1"/>
          <w:numId w:val="21"/>
        </w:numPr>
        <w:spacing w:line="360" w:lineRule="auto"/>
        <w:ind w:left="720"/>
        <w:rPr>
          <w:color w:val="000000" w:themeColor="text1"/>
        </w:rPr>
      </w:pPr>
      <w:r>
        <w:rPr>
          <w:color w:val="000000" w:themeColor="text1"/>
        </w:rPr>
        <w:t xml:space="preserve"> </w:t>
      </w:r>
      <w:r w:rsidR="00A35066" w:rsidRPr="005965ED">
        <w:rPr>
          <w:color w:val="000000" w:themeColor="text1"/>
        </w:rPr>
        <w:t>R Script to Generate Level II Ecoregion Proportional Coverage from Annual ATL08 Samples</w:t>
      </w:r>
      <w:r w:rsidR="00E603A0">
        <w:rPr>
          <w:color w:val="000000" w:themeColor="text1"/>
        </w:rPr>
        <w:t>………………………………………………………………...172</w:t>
      </w:r>
      <w:r w:rsidR="00A35066" w:rsidRPr="005965ED">
        <w:rPr>
          <w:color w:val="000000" w:themeColor="text1"/>
        </w:rPr>
        <w:t xml:space="preserve"> </w:t>
      </w:r>
    </w:p>
    <w:p w14:paraId="003222C1" w14:textId="77777777" w:rsidR="008662EF" w:rsidRPr="005965ED" w:rsidRDefault="00DE60C7" w:rsidP="005965ED">
      <w:pPr>
        <w:spacing w:line="360" w:lineRule="auto"/>
        <w:rPr>
          <w:b/>
          <w:bCs/>
        </w:rPr>
      </w:pPr>
      <w:commentRangeStart w:id="3"/>
      <w:r w:rsidRPr="005965ED">
        <w:br w:type="page"/>
      </w:r>
      <w:r w:rsidR="006F1402" w:rsidRPr="005965ED">
        <w:rPr>
          <w:b/>
          <w:bCs/>
        </w:rPr>
        <w:lastRenderedPageBreak/>
        <w:t xml:space="preserve">List of </w:t>
      </w:r>
      <w:r w:rsidR="008662EF" w:rsidRPr="005965ED">
        <w:rPr>
          <w:b/>
          <w:bCs/>
        </w:rPr>
        <w:t>Figures</w:t>
      </w:r>
      <w:commentRangeEnd w:id="3"/>
      <w:r w:rsidR="00216F5C" w:rsidRPr="005965ED">
        <w:rPr>
          <w:rStyle w:val="CommentReference"/>
          <w:sz w:val="24"/>
          <w:szCs w:val="24"/>
        </w:rPr>
        <w:commentReference w:id="3"/>
      </w:r>
    </w:p>
    <w:p w14:paraId="081A0FF8" w14:textId="0686A45C" w:rsidR="008662EF" w:rsidRPr="005965ED" w:rsidRDefault="008662EF" w:rsidP="005965ED">
      <w:pPr>
        <w:spacing w:line="360" w:lineRule="auto"/>
      </w:pPr>
      <w:r w:rsidRPr="005965ED">
        <w:rPr>
          <w:b/>
          <w:bCs/>
        </w:rPr>
        <w:t xml:space="preserve">Figure 1. </w:t>
      </w:r>
      <w:r w:rsidRPr="005965ED">
        <w:t>Study area in North Carolina……..………………………………………….....</w:t>
      </w:r>
      <w:r w:rsidR="0003610D">
        <w:t>8</w:t>
      </w:r>
    </w:p>
    <w:p w14:paraId="25FB9429" w14:textId="2B1095BE" w:rsidR="008662EF" w:rsidRPr="005965ED" w:rsidRDefault="008662EF" w:rsidP="005965ED">
      <w:pPr>
        <w:spacing w:line="360" w:lineRule="auto"/>
      </w:pPr>
      <w:r w:rsidRPr="005965ED">
        <w:rPr>
          <w:b/>
          <w:bCs/>
        </w:rPr>
        <w:t xml:space="preserve">Figure 2. </w:t>
      </w:r>
      <w:r w:rsidRPr="005965ED">
        <w:t>ATL08</w:t>
      </w:r>
      <w:r w:rsidRPr="005965ED">
        <w:rPr>
          <w:b/>
          <w:bCs/>
        </w:rPr>
        <w:t xml:space="preserve"> </w:t>
      </w:r>
      <w:r w:rsidRPr="005965ED">
        <w:t>segments within study area after data quality filters………………….14</w:t>
      </w:r>
    </w:p>
    <w:p w14:paraId="6A020DD5" w14:textId="34D691FF" w:rsidR="008662EF" w:rsidRPr="005965ED" w:rsidRDefault="008662EF" w:rsidP="005965ED">
      <w:pPr>
        <w:spacing w:line="360" w:lineRule="auto"/>
      </w:pPr>
      <w:r w:rsidRPr="005965ED">
        <w:rPr>
          <w:b/>
          <w:bCs/>
        </w:rPr>
        <w:t xml:space="preserve">Figure 3. </w:t>
      </w:r>
      <w:r w:rsidRPr="005965ED">
        <w:t>Workflow for extracting ALS data within ATL08 polygons…………………1</w:t>
      </w:r>
      <w:r w:rsidR="0003610D">
        <w:t>6</w:t>
      </w:r>
    </w:p>
    <w:p w14:paraId="2050F0EE" w14:textId="36C1B597" w:rsidR="008662EF" w:rsidRDefault="008662EF" w:rsidP="005965ED">
      <w:pPr>
        <w:spacing w:line="360" w:lineRule="auto"/>
      </w:pPr>
      <w:r w:rsidRPr="005965ED">
        <w:rPr>
          <w:b/>
          <w:bCs/>
        </w:rPr>
        <w:t xml:space="preserve">Figure 4. </w:t>
      </w:r>
      <w:r w:rsidRPr="005965ED">
        <w:t>ALS data extracted within</w:t>
      </w:r>
      <w:r>
        <w:t xml:space="preserve"> ATL08 segments…………………………………1</w:t>
      </w:r>
      <w:r w:rsidR="0003610D">
        <w:t>7</w:t>
      </w:r>
    </w:p>
    <w:p w14:paraId="40D29C1F" w14:textId="6C0BB00F" w:rsidR="008662EF" w:rsidRDefault="008662EF" w:rsidP="008662EF">
      <w:pPr>
        <w:spacing w:line="360" w:lineRule="auto"/>
      </w:pPr>
      <w:r w:rsidRPr="008662EF">
        <w:rPr>
          <w:b/>
          <w:bCs/>
        </w:rPr>
        <w:t>Figure 5.</w:t>
      </w:r>
      <w:r>
        <w:t xml:space="preserve"> Overlapping collection scheme of ALS projects……...……………………...1</w:t>
      </w:r>
      <w:r w:rsidR="0003610D">
        <w:t>8</w:t>
      </w:r>
    </w:p>
    <w:p w14:paraId="14C5BDFB" w14:textId="6574D51E" w:rsidR="008662EF" w:rsidRDefault="008662EF" w:rsidP="008662EF">
      <w:pPr>
        <w:spacing w:line="360" w:lineRule="auto"/>
      </w:pPr>
      <w:r w:rsidRPr="008662EF">
        <w:rPr>
          <w:b/>
          <w:bCs/>
        </w:rPr>
        <w:t>Figure 6.</w:t>
      </w:r>
      <w:r>
        <w:t xml:space="preserve"> Counties of North Carolina within study area……...…………………………1</w:t>
      </w:r>
      <w:r w:rsidR="0003610D">
        <w:t>9</w:t>
      </w:r>
    </w:p>
    <w:p w14:paraId="585D7781" w14:textId="0C89716C" w:rsidR="008662EF" w:rsidRDefault="008662EF" w:rsidP="008662EF">
      <w:pPr>
        <w:spacing w:line="360" w:lineRule="auto"/>
      </w:pPr>
      <w:r w:rsidRPr="008662EF">
        <w:rPr>
          <w:b/>
          <w:bCs/>
        </w:rPr>
        <w:t>Figure 7.</w:t>
      </w:r>
      <w:r>
        <w:t xml:space="preserve"> </w:t>
      </w:r>
      <w:r w:rsidR="00A15C08">
        <w:t xml:space="preserve">Spatial </w:t>
      </w:r>
      <w:r w:rsidR="00B75BBD">
        <w:t>d</w:t>
      </w:r>
      <w:r w:rsidR="00A15C08">
        <w:t xml:space="preserve">istribution of </w:t>
      </w:r>
      <w:r w:rsidR="00B75BBD">
        <w:t>e</w:t>
      </w:r>
      <w:r w:rsidR="00A15C08">
        <w:t xml:space="preserve">ach </w:t>
      </w:r>
      <w:r w:rsidR="00B75BBD">
        <w:t>y</w:t>
      </w:r>
      <w:r w:rsidR="00A15C08">
        <w:t xml:space="preserve">ear’s ATL08 </w:t>
      </w:r>
      <w:r w:rsidR="00B75BBD">
        <w:t>s</w:t>
      </w:r>
      <w:r w:rsidR="00A15C08">
        <w:t xml:space="preserve">egments </w:t>
      </w:r>
      <w:r w:rsidR="00B75BBD">
        <w:t>a</w:t>
      </w:r>
      <w:r w:rsidR="00A15C08">
        <w:t xml:space="preserve">cross </w:t>
      </w:r>
      <w:r w:rsidR="00B75BBD">
        <w:t>s</w:t>
      </w:r>
      <w:r w:rsidR="00A15C08">
        <w:t xml:space="preserve">tudy </w:t>
      </w:r>
      <w:r w:rsidR="00B75BBD">
        <w:t>a</w:t>
      </w:r>
      <w:r w:rsidR="00A15C08">
        <w:t>rea</w:t>
      </w:r>
      <w:r w:rsidR="00B75BBD">
        <w:t>…..</w:t>
      </w:r>
      <w:r w:rsidR="00A15C08">
        <w:t>….</w:t>
      </w:r>
      <w:r>
        <w:t>.2</w:t>
      </w:r>
      <w:r w:rsidR="00A15C08">
        <w:t>4</w:t>
      </w:r>
    </w:p>
    <w:p w14:paraId="64F8A1FC" w14:textId="10BB3B6B" w:rsidR="008662EF" w:rsidRDefault="008662EF" w:rsidP="008662EF">
      <w:pPr>
        <w:spacing w:line="360" w:lineRule="auto"/>
      </w:pPr>
      <w:r w:rsidRPr="008662EF">
        <w:rPr>
          <w:b/>
          <w:bCs/>
        </w:rPr>
        <w:t>Figure 8.</w:t>
      </w:r>
      <w:r>
        <w:t xml:space="preserve"> Population of forests throughout study area…………………………………..2</w:t>
      </w:r>
      <w:r w:rsidR="00A33D56">
        <w:t>5</w:t>
      </w:r>
    </w:p>
    <w:p w14:paraId="2B439F90" w14:textId="340D02DC" w:rsidR="008662EF" w:rsidRDefault="008662EF" w:rsidP="008662EF">
      <w:pPr>
        <w:spacing w:line="360" w:lineRule="auto"/>
      </w:pPr>
      <w:r w:rsidRPr="008662EF">
        <w:rPr>
          <w:b/>
          <w:bCs/>
        </w:rPr>
        <w:t>Figure 9.</w:t>
      </w:r>
      <w:r>
        <w:t xml:space="preserve"> Correlation of canopy heights estimated by ATL08 and ALS………………..2</w:t>
      </w:r>
      <w:r w:rsidR="00A33D56">
        <w:t>8</w:t>
      </w:r>
    </w:p>
    <w:p w14:paraId="4016266E" w14:textId="6D494084" w:rsidR="008662EF" w:rsidRDefault="008662EF" w:rsidP="008662EF">
      <w:pPr>
        <w:spacing w:line="360" w:lineRule="auto"/>
      </w:pPr>
      <w:r w:rsidRPr="008662EF">
        <w:rPr>
          <w:b/>
          <w:bCs/>
        </w:rPr>
        <w:t>Figure 10.</w:t>
      </w:r>
      <w:r>
        <w:t xml:space="preserve"> </w:t>
      </w:r>
      <w:r w:rsidR="00072C2D">
        <w:t>Representation of ATL08 annual samples..</w:t>
      </w:r>
      <w:r>
        <w:t>…………………………………2</w:t>
      </w:r>
      <w:r w:rsidR="00CE4352">
        <w:t>9</w:t>
      </w:r>
    </w:p>
    <w:p w14:paraId="576CF320" w14:textId="367E340C" w:rsidR="00E20DB1" w:rsidRDefault="008662EF" w:rsidP="008662EF">
      <w:pPr>
        <w:spacing w:line="360" w:lineRule="auto"/>
      </w:pPr>
      <w:r w:rsidRPr="008662EF">
        <w:rPr>
          <w:b/>
          <w:bCs/>
        </w:rPr>
        <w:t>Figure 11.</w:t>
      </w:r>
      <w:r>
        <w:t xml:space="preserve"> </w:t>
      </w:r>
      <w:r w:rsidR="00E20DB1">
        <w:t xml:space="preserve">Grid </w:t>
      </w:r>
      <w:r w:rsidR="00CE4352">
        <w:t xml:space="preserve">of sample location equivalence </w:t>
      </w:r>
      <w:r>
        <w:t>across bound values</w:t>
      </w:r>
      <w:r w:rsidR="00E20DB1">
        <w:t>…………………</w:t>
      </w:r>
      <w:r w:rsidR="00CE4352">
        <w:t>..30</w:t>
      </w:r>
    </w:p>
    <w:p w14:paraId="79972A19" w14:textId="7B44E8DD" w:rsidR="00E20DB1" w:rsidRDefault="00E20DB1" w:rsidP="008662EF">
      <w:pPr>
        <w:spacing w:line="360" w:lineRule="auto"/>
      </w:pPr>
      <w:r w:rsidRPr="00E20DB1">
        <w:rPr>
          <w:b/>
          <w:bCs/>
        </w:rPr>
        <w:t>Figure 12.</w:t>
      </w:r>
      <w:r>
        <w:t xml:space="preserve"> Distribution of </w:t>
      </w:r>
      <w:r w:rsidR="00DF6AB3">
        <w:t>FIA-derived tree height increment...</w:t>
      </w:r>
      <w:r>
        <w:t>……………………..</w:t>
      </w:r>
      <w:r w:rsidR="00DF6AB3">
        <w:t>.</w:t>
      </w:r>
      <w:r>
        <w:t>…</w:t>
      </w:r>
      <w:r w:rsidR="00DF6AB3">
        <w:t>31</w:t>
      </w:r>
    </w:p>
    <w:p w14:paraId="7D738280" w14:textId="25C1B3B6" w:rsidR="00E20DB1" w:rsidRDefault="00E20DB1" w:rsidP="008662EF">
      <w:pPr>
        <w:spacing w:line="360" w:lineRule="auto"/>
      </w:pPr>
      <w:r>
        <w:rPr>
          <w:b/>
          <w:bCs/>
        </w:rPr>
        <w:t xml:space="preserve">Figure 13. </w:t>
      </w:r>
      <w:r w:rsidR="00DF6AB3">
        <w:t>Distribution of FIA-derived net growth in tree height</w:t>
      </w:r>
      <w:r>
        <w:t>…………………</w:t>
      </w:r>
      <w:r w:rsidR="00781B1F">
        <w:t>……</w:t>
      </w:r>
      <w:r>
        <w:t>3</w:t>
      </w:r>
      <w:r w:rsidR="00781B1F">
        <w:t>2</w:t>
      </w:r>
    </w:p>
    <w:p w14:paraId="74DFB8EB" w14:textId="3EC1ED9A" w:rsidR="00E20DB1" w:rsidRDefault="00E20DB1" w:rsidP="008662EF">
      <w:pPr>
        <w:spacing w:line="360" w:lineRule="auto"/>
      </w:pPr>
      <w:r>
        <w:rPr>
          <w:b/>
          <w:bCs/>
        </w:rPr>
        <w:t xml:space="preserve">Figure 14. </w:t>
      </w:r>
      <w:r w:rsidR="005A2E5E">
        <w:t>Results of ATL08</w:t>
      </w:r>
      <w:r w:rsidR="00110A0F">
        <w:t>-</w:t>
      </w:r>
      <w:r w:rsidR="005A2E5E">
        <w:t>derived net growth in canopy height</w:t>
      </w:r>
      <w:r w:rsidR="00110A0F">
        <w:t>.</w:t>
      </w:r>
      <w:r w:rsidR="005A2E5E">
        <w:t>....….</w:t>
      </w:r>
      <w:r>
        <w:t>……………...3</w:t>
      </w:r>
      <w:r w:rsidR="005A2E5E">
        <w:t>3</w:t>
      </w:r>
    </w:p>
    <w:p w14:paraId="55B0183C" w14:textId="2BB4FFD9" w:rsidR="00E20DB1" w:rsidRDefault="00E20DB1" w:rsidP="008662EF">
      <w:pPr>
        <w:spacing w:line="360" w:lineRule="auto"/>
      </w:pPr>
      <w:r>
        <w:rPr>
          <w:b/>
          <w:bCs/>
        </w:rPr>
        <w:t xml:space="preserve">Figure 15. </w:t>
      </w:r>
      <w:r w:rsidR="00110A0F">
        <w:t>Results of ATL08-derived incremental growth in canopy height……...</w:t>
      </w:r>
      <w:r>
        <w:t>……3</w:t>
      </w:r>
      <w:r w:rsidR="00110A0F">
        <w:t>5</w:t>
      </w:r>
    </w:p>
    <w:p w14:paraId="0E6A5D2A" w14:textId="075CEB0E" w:rsidR="00E20DB1" w:rsidRDefault="00E20DB1" w:rsidP="008662EF">
      <w:pPr>
        <w:spacing w:line="360" w:lineRule="auto"/>
      </w:pPr>
      <w:r>
        <w:rPr>
          <w:b/>
          <w:bCs/>
        </w:rPr>
        <w:t xml:space="preserve">Figure 16. </w:t>
      </w:r>
      <w:r w:rsidR="00110A0F">
        <w:t>Results of ATL08-derived monotonic growth in canopy height</w:t>
      </w:r>
      <w:r>
        <w:t>…….……</w:t>
      </w:r>
      <w:r w:rsidR="00110A0F">
        <w:t>…</w:t>
      </w:r>
      <w:r>
        <w:t>3</w:t>
      </w:r>
      <w:r w:rsidR="00110A0F">
        <w:t>7</w:t>
      </w:r>
    </w:p>
    <w:p w14:paraId="0FFB6E01" w14:textId="33C8D6E2" w:rsidR="00E20DB1" w:rsidRDefault="00E20DB1" w:rsidP="008662EF">
      <w:pPr>
        <w:spacing w:line="360" w:lineRule="auto"/>
      </w:pPr>
      <w:r w:rsidRPr="00E20DB1">
        <w:rPr>
          <w:b/>
          <w:bCs/>
        </w:rPr>
        <w:t>Figure 17.</w:t>
      </w:r>
      <w:r>
        <w:rPr>
          <w:b/>
          <w:bCs/>
        </w:rPr>
        <w:t xml:space="preserve"> </w:t>
      </w:r>
      <w:r w:rsidR="00DA33A3">
        <w:t>ATL08 canopy height estimation in disturbed vs. undisturbed stands</w:t>
      </w:r>
      <w:r>
        <w:t>………4</w:t>
      </w:r>
      <w:r w:rsidR="00DA33A3">
        <w:t>1</w:t>
      </w:r>
    </w:p>
    <w:p w14:paraId="64183043" w14:textId="6B7CA94A" w:rsidR="00DE60C7" w:rsidRPr="00A35066" w:rsidRDefault="00E20DB1" w:rsidP="008662EF">
      <w:pPr>
        <w:spacing w:line="360" w:lineRule="auto"/>
        <w:rPr>
          <w:b/>
          <w:bCs/>
          <w:color w:val="000000" w:themeColor="text1"/>
        </w:rPr>
      </w:pPr>
      <w:r w:rsidRPr="00E20DB1">
        <w:rPr>
          <w:b/>
          <w:bCs/>
        </w:rPr>
        <w:t>Figure 18.</w:t>
      </w:r>
      <w:r>
        <w:t xml:space="preserve"> </w:t>
      </w:r>
      <w:r w:rsidR="00DA33A3">
        <w:t>Proportion of ATL08 segments in EPA Level II Ecoregions by year….</w:t>
      </w:r>
      <w:r>
        <w:t>……42</w:t>
      </w:r>
      <w:r w:rsidR="006F1402">
        <w:br w:type="page"/>
      </w:r>
      <w:r w:rsidR="006F1402" w:rsidRPr="00A35066">
        <w:rPr>
          <w:b/>
          <w:bCs/>
          <w:color w:val="000000" w:themeColor="text1"/>
        </w:rPr>
        <w:lastRenderedPageBreak/>
        <w:t xml:space="preserve">List of </w:t>
      </w:r>
      <w:r w:rsidR="000E4242" w:rsidRPr="00A35066">
        <w:rPr>
          <w:b/>
          <w:bCs/>
          <w:color w:val="000000" w:themeColor="text1"/>
        </w:rPr>
        <w:t>Tables</w:t>
      </w:r>
    </w:p>
    <w:p w14:paraId="711168C1" w14:textId="7A648042" w:rsidR="000E4242" w:rsidRPr="00A35066" w:rsidRDefault="000E4242" w:rsidP="000E4242">
      <w:pPr>
        <w:spacing w:line="360" w:lineRule="auto"/>
        <w:rPr>
          <w:color w:val="000000" w:themeColor="text1"/>
        </w:rPr>
      </w:pPr>
      <w:r w:rsidRPr="00A35066">
        <w:rPr>
          <w:b/>
          <w:bCs/>
          <w:color w:val="000000" w:themeColor="text1"/>
        </w:rPr>
        <w:t xml:space="preserve">Table 1. </w:t>
      </w:r>
      <w:r w:rsidRPr="00A35066">
        <w:rPr>
          <w:color w:val="000000" w:themeColor="text1"/>
        </w:rPr>
        <w:t xml:space="preserve">Summary statistics of </w:t>
      </w:r>
      <w:r w:rsidR="00DF6AB3">
        <w:rPr>
          <w:color w:val="000000" w:themeColor="text1"/>
        </w:rPr>
        <w:t>FIA-derived increment and net growth in tree height..</w:t>
      </w:r>
      <w:r w:rsidRPr="00A35066">
        <w:rPr>
          <w:color w:val="000000" w:themeColor="text1"/>
        </w:rPr>
        <w:t>...3</w:t>
      </w:r>
      <w:r w:rsidR="00DF6AB3">
        <w:rPr>
          <w:color w:val="000000" w:themeColor="text1"/>
        </w:rPr>
        <w:t>1</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4" w:name="_Toc195197916"/>
      <w:bookmarkStart w:id="5" w:name="_Toc195198123"/>
      <w:bookmarkStart w:id="6"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456B4627"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9A65B7">
        <w:instrText xml:space="preserve"> ADDIN ZOTERO_ITEM CSL_CITATION {"citationID":"JUu2U5lH","properties":{"formattedCitation":"(Psistaki et al., 2024)","plainCitation":"(Psistaki et al., 2024)","noteIndex":0},"citationItems":[{"id":"sULUmViV/LUecJueF","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E007D1">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E007D1">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5A7E9F7C"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w:t>
      </w:r>
      <w:r w:rsidR="00317D77">
        <w:t>,</w:t>
      </w:r>
      <w:r w:rsidRPr="00FA3903">
        <w:t xml:space="preserve">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535061">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E007D1">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E007D1">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4"/>
      <w:bookmarkEnd w:id="5"/>
      <w:bookmarkEnd w:id="6"/>
    </w:p>
    <w:p w14:paraId="3996628D" w14:textId="263ABB74" w:rsidR="00183E58" w:rsidRPr="00FA3903" w:rsidRDefault="00317D77" w:rsidP="00FF639F">
      <w:pPr>
        <w:spacing w:line="360" w:lineRule="auto"/>
        <w:rPr>
          <w:b/>
          <w:bCs/>
        </w:rPr>
      </w:pPr>
      <w:r>
        <w:tab/>
      </w:r>
      <w:r w:rsidR="00DF58BB">
        <w:t xml:space="preserve">Forest structure is generally characterized by the horizontal and vertical distribution of plant and organic components throughout space, described by variations in species and age classes, canopy layers, and diameter classes </w:t>
      </w:r>
      <w:r w:rsidR="00DF58BB">
        <w:fldChar w:fldCharType="begin"/>
      </w:r>
      <w:r w:rsidR="00535061">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rsidR="00DF58BB">
        <w:fldChar w:fldCharType="separate"/>
      </w:r>
      <w:r w:rsidR="00DF58BB" w:rsidRPr="00DF58BB">
        <w:t>(Zenner &amp; Hibbs, 2000)</w:t>
      </w:r>
      <w:r w:rsidR="00DF58BB">
        <w:fldChar w:fldCharType="end"/>
      </w:r>
      <w:r w:rsidR="00DF58BB">
        <w:t xml:space="preserve">. Forest structure emerges from the interplay of biophysical and ecological processes throughout time, and has regulatory effects on the microclimate and quality of ecosystem services </w:t>
      </w:r>
      <w:r w:rsidR="00DF58BB">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rsidR="00DF58BB">
        <w:fldChar w:fldCharType="separate"/>
      </w:r>
      <w:r w:rsidR="00DF58BB" w:rsidRPr="00DF58BB">
        <w:t>(Hui et al., 2019)</w:t>
      </w:r>
      <w:r w:rsidR="00DF58BB">
        <w:fldChar w:fldCharType="end"/>
      </w:r>
      <w:r w:rsidR="00DF58BB">
        <w:t xml:space="preserve">. Variables describing forest structure, such as basal area and tree height heterogeneity, have demonstrated greater influence on forest productivity than species diversity </w:t>
      </w:r>
      <w:r w:rsidR="00DF58BB">
        <w:fldChar w:fldCharType="begin"/>
      </w:r>
      <w:r w:rsidR="00E007D1">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rsidR="00DF58BB">
        <w:fldChar w:fldCharType="separate"/>
      </w:r>
      <w:r w:rsidR="00DF58BB" w:rsidRPr="00DF58BB">
        <w:t>(Bohn &amp; Huth, 2017)</w:t>
      </w:r>
      <w:r w:rsidR="00DF58BB">
        <w:fldChar w:fldCharType="end"/>
      </w:r>
      <w:r w:rsidR="00DF58BB">
        <w:t xml:space="preserve">. Despite variability across ecoregions, forest structural complexity is positively correlated with ecosystem stability and productivity </w:t>
      </w:r>
      <w:r w:rsidR="00DF58BB">
        <w:lastRenderedPageBreak/>
        <w:fldChar w:fldCharType="begin"/>
      </w:r>
      <w:r w:rsidR="00E007D1">
        <w:instrText xml:space="preserve"> ADDIN ZOTERO_ITEM CSL_CITATION {"citationID":"x1s7unRg","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rsidR="00DF58BB">
        <w:fldChar w:fldCharType="separate"/>
      </w:r>
      <w:r w:rsidR="009A65B7" w:rsidRPr="009A65B7">
        <w:t>(X. Liu et al., 2024)</w:t>
      </w:r>
      <w:r w:rsidR="00DF58BB">
        <w:fldChar w:fldCharType="end"/>
      </w:r>
      <w:r w:rsidR="00DF58BB">
        <w:t>. However, uncertainties remain in the 3</w:t>
      </w:r>
      <w:r>
        <w:t>D</w:t>
      </w:r>
      <w:r w:rsidR="00DF58BB">
        <w:t xml:space="preserve"> structure of forests</w:t>
      </w:r>
      <w:r>
        <w:t xml:space="preserve"> across the globe</w:t>
      </w:r>
      <w:r w:rsidR="00DF58BB">
        <w:t xml:space="preserve">, and by extension, the global carbon budget </w:t>
      </w:r>
      <w:r w:rsidR="00DF58BB">
        <w:fldChar w:fldCharType="begin"/>
      </w:r>
      <w:r w:rsidR="00535061">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rsidR="00DF58BB">
        <w:fldChar w:fldCharType="separate"/>
      </w:r>
      <w:r w:rsidR="00E91728" w:rsidRPr="00E91728">
        <w:t>(Hall et al., 2011)</w:t>
      </w:r>
      <w:r w:rsidR="00DF58BB">
        <w:fldChar w:fldCharType="end"/>
      </w:r>
      <w:r w:rsidR="00DF58BB">
        <w:t xml:space="preserve">. </w:t>
      </w:r>
      <w:r w:rsidR="00DF58BB" w:rsidRPr="00DF58BB">
        <w:rPr>
          <w:color w:val="000000"/>
        </w:rPr>
        <w:t xml:space="preserve">As such, accurate quantification of </w:t>
      </w:r>
      <w:r w:rsidR="00E91728">
        <w:rPr>
          <w:color w:val="000000"/>
        </w:rPr>
        <w:t xml:space="preserve">global </w:t>
      </w:r>
      <w:r w:rsidR="00DF58BB" w:rsidRPr="00DF58BB">
        <w:rPr>
          <w:color w:val="000000"/>
        </w:rPr>
        <w:t xml:space="preserve">forest structure is necessary </w:t>
      </w:r>
      <w:r w:rsidR="00E91728">
        <w:rPr>
          <w:color w:val="000000"/>
        </w:rPr>
        <w:t xml:space="preserve">to </w:t>
      </w:r>
      <w:r w:rsidR="00DF58BB" w:rsidRPr="00DF58BB">
        <w:rPr>
          <w:color w:val="000000"/>
        </w:rPr>
        <w:t>model</w:t>
      </w:r>
      <w:r w:rsidR="00E91728">
        <w:rPr>
          <w:color w:val="000000"/>
        </w:rPr>
        <w:t xml:space="preserve"> </w:t>
      </w:r>
      <w:r w:rsidR="00DF58BB" w:rsidRPr="00DF58BB">
        <w:rPr>
          <w:color w:val="000000"/>
        </w:rPr>
        <w:t xml:space="preserve">ecosystem processes, carbon allocation, and growth dynamics to </w:t>
      </w:r>
      <w:r w:rsidR="001D54FA">
        <w:rPr>
          <w:color w:val="000000"/>
        </w:rPr>
        <w:t>enhance</w:t>
      </w:r>
      <w:r w:rsidR="00DF58BB" w:rsidRPr="00DF58BB">
        <w:rPr>
          <w:color w:val="000000"/>
        </w:rPr>
        <w:t xml:space="preserve"> forest resilience in response to mounting disturbance pressures</w:t>
      </w:r>
      <w:r w:rsidR="00E91728">
        <w:t xml:space="preserve"> </w:t>
      </w:r>
      <w:r w:rsidR="00E91728">
        <w:fldChar w:fldCharType="begin"/>
      </w:r>
      <w:r w:rsidR="00E007D1">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rsidR="00DF58BB">
        <w:t>.</w:t>
      </w:r>
    </w:p>
    <w:p w14:paraId="594F8BEB" w14:textId="77777777" w:rsidR="00A26FE1" w:rsidRDefault="00A26FE1" w:rsidP="00FF639F">
      <w:pPr>
        <w:numPr>
          <w:ilvl w:val="1"/>
          <w:numId w:val="9"/>
        </w:numPr>
        <w:spacing w:line="360" w:lineRule="auto"/>
        <w:rPr>
          <w:b/>
          <w:bCs/>
        </w:rPr>
      </w:pPr>
      <w:bookmarkStart w:id="7" w:name="_Toc195197917"/>
      <w:bookmarkStart w:id="8" w:name="_Toc195198124"/>
      <w:bookmarkStart w:id="9" w:name="_Toc195460485"/>
      <w:r w:rsidRPr="00FA3903">
        <w:rPr>
          <w:b/>
          <w:bCs/>
        </w:rPr>
        <w:t>Forest Structure with LiDAR</w:t>
      </w:r>
      <w:bookmarkEnd w:id="7"/>
      <w:bookmarkEnd w:id="8"/>
      <w:bookmarkEnd w:id="9"/>
    </w:p>
    <w:p w14:paraId="5BB7A843" w14:textId="39D6C209"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535061">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t>
      </w:r>
      <w:r w:rsidR="00601DD3">
        <w:softHyphen/>
        <w:t>—where</w:t>
      </w:r>
      <w:r>
        <w:t xml:space="preserve"> the 3D world is projected onto a</w:t>
      </w:r>
      <w:r w:rsidR="009E21C1">
        <w:t xml:space="preserve">n 2D </w:t>
      </w:r>
      <w:r>
        <w:t>image</w:t>
      </w:r>
      <w:r w:rsidR="00601DD3">
        <w:t xml:space="preserve">—and </w:t>
      </w:r>
      <w:r>
        <w:t xml:space="preserve">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83329C">
        <w:instrText xml:space="preserve"> ADDIN ZOTERO_ITEM CSL_CITATION {"citationID":"Ga33c9jr","properties":{"formattedCitation":"(Podest, 2021; Wasser, 2024)","plainCitation":"(Podest, 2021; Wasser, 2024)","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id":413,"uris":["http://zotero.org/users/16907877/items/KVJ2L9X6"],"itemData":{"id":413,"type":"webpage","genre":"Tutorial","title":"The Basics of LiDAR - Light Detection and Ranging - Remote Sensing","URL":"https://www.neonscience.org/resources/learning-hub/tutorials/lidar-basics","author":[{"family":"Wasser","given":"Leah A."}],"accessed":{"date-parts":[["2025",5,23]]},"issued":{"date-parts":[["2024",9,13]]},"citation-key":"wasserBasicsLiDARLight2024"}}],"schema":"https://github.com/citation-style-language/schema/raw/master/csl-citation.json"} </w:instrText>
      </w:r>
      <w:r>
        <w:fldChar w:fldCharType="separate"/>
      </w:r>
      <w:r w:rsidR="0083329C" w:rsidRPr="0083329C">
        <w:t>(Podest, 2021; Wasser, 2024)</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E007D1">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20080D6F"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E007D1">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535061">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E007D1">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535061">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0" w:name="_Toc195197918"/>
      <w:bookmarkStart w:id="11" w:name="_Toc195198125"/>
      <w:bookmarkStart w:id="12" w:name="_Toc195460486"/>
      <w:r w:rsidRPr="00FA3903">
        <w:rPr>
          <w:b/>
          <w:bCs/>
        </w:rPr>
        <w:t>Airborne Laser Scanning</w:t>
      </w:r>
      <w:bookmarkEnd w:id="10"/>
      <w:bookmarkEnd w:id="11"/>
      <w:bookmarkEnd w:id="12"/>
    </w:p>
    <w:p w14:paraId="109FCDBF" w14:textId="437B15F4"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535061">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E007D1">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535061">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0B3DCFCA"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E007D1">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E007D1">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E007D1">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E007D1">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71260633" w:rsidR="00891D82" w:rsidRPr="006E23C5" w:rsidRDefault="00891D82" w:rsidP="00FF639F">
      <w:pPr>
        <w:pStyle w:val="ListParagraph"/>
        <w:spacing w:line="360" w:lineRule="auto"/>
        <w:ind w:left="0" w:firstLine="360"/>
      </w:pPr>
      <w:r>
        <w:t>Ultimately</w:t>
      </w:r>
      <w:r w:rsidRPr="001641FE">
        <w:t xml:space="preserve"> forest height </w:t>
      </w:r>
      <w:r w:rsidR="006A5898">
        <w:t>growth</w:t>
      </w:r>
      <w:r w:rsidRPr="001641FE">
        <w:t xml:space="preserve"> is itself heavily influenced by external factors, </w:t>
      </w:r>
      <w:r>
        <w:t>and</w:t>
      </w:r>
      <w:r w:rsidRPr="001641FE">
        <w:t xml:space="preserve"> </w:t>
      </w:r>
      <w:r w:rsidR="008611C4">
        <w:t>estimati</w:t>
      </w:r>
      <w:r w:rsidR="006A5898">
        <w:t xml:space="preserve">ng </w:t>
      </w:r>
      <w:r w:rsidRPr="001641FE">
        <w:t xml:space="preserve">year-over-year height </w:t>
      </w:r>
      <w:r w:rsidR="006A5898">
        <w:t xml:space="preserve">growth </w:t>
      </w:r>
      <w:r w:rsidRPr="001641FE">
        <w:t>with ALS could be subject to non-trivial error</w:t>
      </w:r>
      <w:r>
        <w:t xml:space="preserve"> </w:t>
      </w:r>
      <w:r>
        <w:fldChar w:fldCharType="begin"/>
      </w:r>
      <w:r w:rsidR="00535061">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sULUmViV/OCWiMdM5","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w:t>
      </w:r>
      <w:r w:rsidR="006A5898">
        <w:t>growth</w:t>
      </w:r>
      <w:r>
        <w:t xml:space="preserve"> with repeat </w:t>
      </w:r>
      <w:r>
        <w:lastRenderedPageBreak/>
        <w:t xml:space="preserve">ALS requires ample time between collections for the </w:t>
      </w:r>
      <w:r w:rsidR="006A5898">
        <w:t>growth</w:t>
      </w:r>
      <w:r>
        <w:t xml:space="preserv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358A7D04"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E007D1">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E007D1">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3" w:name="_Toc195197919"/>
      <w:bookmarkStart w:id="14" w:name="_Toc195198126"/>
      <w:bookmarkStart w:id="15" w:name="_Toc195460487"/>
      <w:r w:rsidRPr="00FA3903">
        <w:rPr>
          <w:b/>
          <w:bCs/>
        </w:rPr>
        <w:t>Spaceborne LiDAR</w:t>
      </w:r>
      <w:bookmarkEnd w:id="13"/>
      <w:bookmarkEnd w:id="14"/>
      <w:bookmarkEnd w:id="15"/>
    </w:p>
    <w:p w14:paraId="376C2B7D" w14:textId="5DDC1EF3"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E007D1">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E007D1">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 creation of gridded biomass products at national and regional scales, filling gaps of ALS </w:t>
      </w:r>
      <w:r w:rsidR="00717205">
        <w:t xml:space="preserve">or field-based </w:t>
      </w:r>
      <w:r>
        <w:t xml:space="preserve">campaigns </w:t>
      </w:r>
      <w:r>
        <w:fldChar w:fldCharType="begin"/>
      </w:r>
      <w:r w:rsidR="00E007D1">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0DAF1C2B"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E007D1">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E007D1">
        <w:rPr>
          <w:rFonts w:ascii="Cambria Math" w:hAnsi="Cambria Math" w:cs="Cambria Math"/>
        </w:rPr>
        <w:instrText>∼</w:instrText>
      </w:r>
      <w:r w:rsidR="00E007D1">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E007D1">
        <w:rPr>
          <w:rFonts w:ascii="Cambria Math" w:hAnsi="Cambria Math" w:cs="Cambria Math"/>
        </w:rPr>
        <w:instrText>∼</w:instrText>
      </w:r>
      <w:r w:rsidR="00E007D1">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E007D1">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 land surface carbon balance and biodiversity </w:t>
      </w:r>
      <w:r w:rsidR="00D66D45">
        <w:t xml:space="preserve">using </w:t>
      </w:r>
      <w:r>
        <w:t xml:space="preserve">waveform LiDAR </w:t>
      </w:r>
      <w:r>
        <w:fldChar w:fldCharType="begin"/>
      </w:r>
      <w:r w:rsidR="00E007D1">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E007D1">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6" w:name="_Toc195197920"/>
      <w:bookmarkStart w:id="17" w:name="_Toc195198127"/>
      <w:bookmarkStart w:id="18" w:name="_Toc195460488"/>
      <w:r>
        <w:rPr>
          <w:b/>
          <w:bCs/>
        </w:rPr>
        <w:t>ICESat-2</w:t>
      </w:r>
    </w:p>
    <w:p w14:paraId="1EBC1A20" w14:textId="76CB55C2"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rsidR="00E007D1">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E007D1">
        <w:rPr>
          <w:rFonts w:ascii="Cambria Math" w:hAnsi="Cambria Math" w:cs="Cambria Math"/>
        </w:rPr>
        <w:instrText>∼</w:instrText>
      </w:r>
      <w:r w:rsidR="00E007D1">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rsidR="00E007D1">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rsidR="00E007D1">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fldChar w:fldCharType="separate"/>
      </w:r>
      <w:r w:rsidRPr="003E5D6A">
        <w:t>(Neumann et al., 2019a)</w:t>
      </w:r>
      <w:r>
        <w:fldChar w:fldCharType="end"/>
      </w:r>
    </w:p>
    <w:p w14:paraId="3142F3F3" w14:textId="43332DAF"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19" w:author="Poncy, William" w:date="2025-01-16T23:13:00Z">
        <w:r w:rsidR="00C02426">
          <w:t>beam pairs are separated by ~3 kilometers</w:t>
        </w:r>
      </w:ins>
      <w:r w:rsidR="00C02426">
        <w:t xml:space="preserve"> </w:t>
      </w:r>
      <w:ins w:id="20" w:author="Poncy, William" w:date="2025-01-16T23:13:00Z">
        <w:r w:rsidR="00C02426">
          <w:fldChar w:fldCharType="begin"/>
        </w:r>
      </w:ins>
      <w:r w:rsidR="00E007D1">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1" w:author="Poncy, William" w:date="2025-01-16T23:13:00Z">
        <w:r w:rsidR="00C02426">
          <w:fldChar w:fldCharType="separate"/>
        </w:r>
      </w:ins>
      <w:r w:rsidR="00C02426" w:rsidRPr="00114361">
        <w:t>(Markus et al., 2017)</w:t>
      </w:r>
      <w:ins w:id="22"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535061">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3" w:author="Poncy, William" w:date="2025-01-16T23:13:00Z">
        <w:r w:rsidR="00C02426">
          <w:t xml:space="preserve">a </w:t>
        </w:r>
      </w:ins>
      <w:r w:rsidR="00C02426">
        <w:t xml:space="preserve">laser frequency of 10 kHz, </w:t>
      </w:r>
      <w:ins w:id="24" w:author="Poncy, William" w:date="2025-01-16T23:13:00Z">
        <w:r w:rsidR="00C02426">
          <w:t xml:space="preserve">the ATLAS </w:t>
        </w:r>
      </w:ins>
      <w:r w:rsidR="00C02426">
        <w:t>instrument achieves</w:t>
      </w:r>
      <w:ins w:id="25" w:author="Poncy, William" w:date="2025-01-16T23:13:00Z">
        <w:r w:rsidR="00C02426">
          <w:t xml:space="preserve"> </w:t>
        </w:r>
      </w:ins>
      <w:r w:rsidR="00C02426">
        <w:t xml:space="preserve">an along-track </w:t>
      </w:r>
      <w:ins w:id="26" w:author="Poncy, William" w:date="2025-01-16T23:13:00Z">
        <w:r w:rsidR="00C02426">
          <w:t>sampling interval of 70 centimeter</w:t>
        </w:r>
      </w:ins>
      <w:r w:rsidR="00C02426">
        <w:t xml:space="preserve">s. This generates </w:t>
      </w:r>
      <w:ins w:id="27" w:author="Poncy, William" w:date="2025-01-16T23:13:00Z">
        <w:r w:rsidR="00C02426">
          <w:t>strong overlap between shots</w:t>
        </w:r>
      </w:ins>
      <w:r w:rsidR="00C02426">
        <w:t xml:space="preserve"> to</w:t>
      </w:r>
      <w:ins w:id="28" w:author="Poncy, William" w:date="2025-01-16T23:13:00Z">
        <w:r w:rsidR="00C02426">
          <w:t xml:space="preserve"> determine </w:t>
        </w:r>
      </w:ins>
      <w:r w:rsidR="00C02426">
        <w:t xml:space="preserve">terrain </w:t>
      </w:r>
      <w:ins w:id="29"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E007D1">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535061">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939CA00"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rsidR="00E007D1">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68D1C33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characterizing ocean elevation, inland water height, and terrestrial vegetation. This research employ</w:t>
      </w:r>
      <w:r w:rsidR="00813B3C">
        <w:t>s</w:t>
      </w:r>
      <w:r w:rsidR="006D58E3">
        <w:t xml:space="preserve"> the </w:t>
      </w:r>
      <w:r w:rsidR="006D58E3" w:rsidRPr="00AD6039">
        <w:t xml:space="preserve">ICESat-2 L3A Land and Vegetation Height (ATL08) </w:t>
      </w:r>
      <w:r w:rsidR="006D58E3">
        <w:t xml:space="preserve">Version 6 </w:t>
      </w:r>
      <w:r w:rsidR="006D58E3" w:rsidRPr="00AD6039">
        <w:t>data product</w:t>
      </w:r>
      <w:r w:rsidR="006D58E3">
        <w:t xml:space="preserve">, which estimates ground and canopy </w:t>
      </w:r>
      <w:r w:rsidR="004231C7">
        <w:t>heights</w:t>
      </w:r>
      <w:r w:rsidR="006D58E3">
        <w:t xml:space="preserve"> in </w:t>
      </w:r>
      <w:r w:rsidR="00B13341">
        <w:t xml:space="preserve">20-meter and </w:t>
      </w:r>
      <w:r w:rsidR="006D58E3">
        <w:t>100-meter segments.</w:t>
      </w:r>
    </w:p>
    <w:p w14:paraId="6AB20E24" w14:textId="00372A6D"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the magnitude of error varies with forest conditions</w:t>
      </w:r>
      <w:r w:rsidR="008E1D01">
        <w:t xml:space="preserve">. </w:t>
      </w:r>
      <w:commentRangeStart w:id="30"/>
      <w:r w:rsidR="008E1D01" w:rsidRPr="00362D80">
        <w:t xml:space="preserve">Comparison </w:t>
      </w:r>
      <w:r w:rsidR="008E1D01">
        <w:t xml:space="preserve">of ATL08 canopy height estimations </w:t>
      </w:r>
      <w:r w:rsidR="008E1D01" w:rsidRPr="00362D80">
        <w:t xml:space="preserve">to ALS data has shown </w:t>
      </w:r>
      <w:r w:rsidR="00BD739C">
        <w:t xml:space="preserve">a mean bias of </w:t>
      </w:r>
      <w:r w:rsidR="008E1D01">
        <w:t xml:space="preserve">-1.71 meters </w:t>
      </w:r>
      <w:r w:rsidR="00BD739C">
        <w:t xml:space="preserve">across six </w:t>
      </w:r>
      <w:r w:rsidR="008E1D01">
        <w:t>biomes, with strong</w:t>
      </w:r>
      <w:r w:rsidR="00DA69EA">
        <w:t xml:space="preserve"> </w:t>
      </w:r>
      <w:r w:rsidR="008E1D01">
        <w:t>performance in conifer</w:t>
      </w:r>
      <w:r w:rsidR="00DA69EA">
        <w:t xml:space="preserve"> forests (percent bias: -9.3%), slightly worse performance in boreal </w:t>
      </w:r>
      <w:r w:rsidR="008E1D01">
        <w:t xml:space="preserve">boreal forests </w:t>
      </w:r>
      <w:r w:rsidR="00DA69EA">
        <w:t xml:space="preserve">(mean bias: 3.05 m) </w:t>
      </w:r>
      <w:r w:rsidR="006D58E3">
        <w:fldChar w:fldCharType="begin"/>
      </w:r>
      <w:r w:rsidR="00E007D1">
        <w:instrText xml:space="preserve"> ADDIN ZOTERO_ITEM CSL_CITATION {"citationID":"oypnKtYg","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8E1D01" w:rsidRPr="008E1D01">
        <w:t>(A. Liu et al., 2021; Malambo &amp; Popescu, 2021; Neuenschwander et al., 2020)</w:t>
      </w:r>
      <w:r w:rsidR="006D58E3">
        <w:fldChar w:fldCharType="end"/>
      </w:r>
      <w:r w:rsidR="006D58E3" w:rsidRPr="00377245">
        <w:t xml:space="preserve">. </w:t>
      </w:r>
      <w:commentRangeEnd w:id="30"/>
      <w:r w:rsidR="00DA69EA">
        <w:rPr>
          <w:rStyle w:val="CommentReference"/>
        </w:rPr>
        <w:commentReference w:id="30"/>
      </w:r>
    </w:p>
    <w:p w14:paraId="4BD56B8C" w14:textId="22BFB3DB"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rsidR="004231C7">
        <w:t>, and u</w:t>
      </w:r>
      <w:r>
        <w:t xml:space="preserve">se of weak beam data is generally discouraged for canopy height estimation </w:t>
      </w:r>
      <w:r>
        <w:fldChar w:fldCharType="begin"/>
      </w:r>
      <w:r w:rsidR="00E007D1">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E007D1" w:rsidRPr="0083329C">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E007D1">
        <w:instrText xml:space="preserve"> ADDIN ZOTERO_ITEM CSL_CITATION {"citationID":"Fg0hYEoQ","properties":{"formattedCitation":"(A. Liu et al., 2021; Neuenschwander et al., 2020)","plainCitation":"(A. Liu et al.,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0C4383" w:rsidRPr="000C4383">
        <w:t>(A. Liu et al., 2021; Neuenschwander et al., 2020)</w:t>
      </w:r>
      <w:r w:rsidR="009F4647">
        <w:fldChar w:fldCharType="end"/>
      </w:r>
      <w:r>
        <w:t>.</w:t>
      </w:r>
    </w:p>
    <w:p w14:paraId="558BA5FC" w14:textId="7F5B1B06"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rsidR="00535061">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535061" w:rsidRPr="0083329C">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43536D86" w:rsidR="006D58E3" w:rsidRPr="006D58E3" w:rsidRDefault="006D58E3" w:rsidP="006D58E3">
      <w:pPr>
        <w:spacing w:line="360" w:lineRule="auto"/>
        <w:rPr>
          <w:b/>
          <w:bCs/>
        </w:rPr>
      </w:pPr>
      <w:r w:rsidRPr="0039531E">
        <w:rPr>
          <w:lang w:val="fr-FR"/>
        </w:rPr>
        <w:lastRenderedPageBreak/>
        <w:tab/>
      </w:r>
      <w:r>
        <w:t>These challenges notwithstanding, ICESat-2’s near-global coverage and high geolocation accuracy (&lt;5</w:t>
      </w:r>
      <w:r w:rsidR="00DA69EA">
        <w:t xml:space="preserve"> </w:t>
      </w:r>
      <w:r>
        <w:t xml:space="preserve">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w:t>
      </w:r>
      <w:r w:rsidR="00CD4DA1">
        <w:t>Still, t</w:t>
      </w:r>
      <w:r>
        <w:t xml:space="preserve">he question remains as to whether spaceborne LiDAR can </w:t>
      </w:r>
      <w:r w:rsidR="00CD4DA1">
        <w:t xml:space="preserve">reliably detect </w:t>
      </w:r>
      <w:r>
        <w:t xml:space="preserve">changes in vegetation </w:t>
      </w:r>
      <w:r w:rsidR="00DA69EA">
        <w:t xml:space="preserve">height </w:t>
      </w:r>
      <w:r>
        <w:t xml:space="preserve">when and where </w:t>
      </w:r>
      <w:r w:rsidR="00CD4DA1">
        <w:t xml:space="preserve">other data sources are </w:t>
      </w:r>
      <w:r>
        <w:t xml:space="preserve">not available </w:t>
      </w:r>
      <w:r>
        <w:fldChar w:fldCharType="begin"/>
      </w:r>
      <w:r w:rsidR="00535061">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xml:space="preserve">. </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6"/>
      <w:bookmarkEnd w:id="17"/>
      <w:bookmarkEnd w:id="18"/>
      <w:r w:rsidR="00966B8C">
        <w:rPr>
          <w:b/>
          <w:bCs/>
        </w:rPr>
        <w:t>Questions</w:t>
      </w:r>
    </w:p>
    <w:p w14:paraId="100461DC" w14:textId="78561D85" w:rsidR="00966B8C" w:rsidRDefault="00E82CA1" w:rsidP="00FF639F">
      <w:pPr>
        <w:tabs>
          <w:tab w:val="left" w:pos="630"/>
        </w:tabs>
        <w:spacing w:line="360" w:lineRule="auto"/>
      </w:pPr>
      <w:r>
        <w:tab/>
      </w:r>
      <w:r w:rsidR="00CD4DA1">
        <w:t xml:space="preserve">By leveraging </w:t>
      </w:r>
      <w:r w:rsidR="005D2BD7">
        <w:t xml:space="preserve">ICESat-2’s </w:t>
      </w:r>
      <w:r w:rsidR="00CD4DA1">
        <w:t xml:space="preserve">strengths and effectively handling limitations </w:t>
      </w:r>
      <w:r w:rsidR="005D2BD7">
        <w:t xml:space="preserve">present </w:t>
      </w:r>
      <w:r w:rsidR="00CD4DA1">
        <w:t xml:space="preserve">in its data quality, this </w:t>
      </w:r>
      <w:r w:rsidR="005D2BD7">
        <w:t xml:space="preserve">study </w:t>
      </w:r>
      <w:r w:rsidR="00966B8C">
        <w:t>use</w:t>
      </w:r>
      <w:r w:rsidR="005D2BD7">
        <w:t>s</w:t>
      </w:r>
      <w:r w:rsidR="00966B8C">
        <w:t xml:space="preserve"> multiple years of spaceborne LiDAR data to </w:t>
      </w:r>
      <w:r w:rsidR="005D2BD7">
        <w:t xml:space="preserve">assess </w:t>
      </w:r>
      <w:r w:rsidR="006A5898">
        <w:t>forest height growth</w:t>
      </w:r>
      <w:r w:rsidR="00966B8C">
        <w:t xml:space="preserve">. To that end, we </w:t>
      </w:r>
      <w:r w:rsidR="00F55E3B">
        <w:t>pose</w:t>
      </w:r>
      <w:r w:rsidR="00966B8C">
        <w:t xml:space="preserve">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1" w:name="_Toc195197921"/>
      <w:bookmarkStart w:id="32" w:name="_Toc195198128"/>
      <w:bookmarkStart w:id="33" w:name="_Toc195460489"/>
      <w:r w:rsidRPr="00FA3903">
        <w:rPr>
          <w:b/>
          <w:bCs/>
        </w:rPr>
        <w:t>Methods</w:t>
      </w:r>
      <w:bookmarkEnd w:id="31"/>
      <w:bookmarkEnd w:id="32"/>
      <w:bookmarkEnd w:id="33"/>
    </w:p>
    <w:p w14:paraId="008963E2" w14:textId="1FED6B1F"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601DD3">
        <w:t>—validation</w:t>
      </w:r>
      <w:r>
        <w:t xml:space="preserve">, </w:t>
      </w:r>
      <w:r w:rsidR="001C19F0">
        <w:t>addressing bias</w:t>
      </w:r>
      <w:r>
        <w:t xml:space="preserve">, FIA reference, </w:t>
      </w:r>
      <w:r w:rsidR="001C19F0">
        <w:t xml:space="preserve">and </w:t>
      </w:r>
      <w:r w:rsidR="006A5898">
        <w:t>growth</w:t>
      </w:r>
      <w:r>
        <w:t xml:space="preserve"> </w:t>
      </w:r>
      <w:r w:rsidR="00F55E3B">
        <w:t>assessment</w:t>
      </w:r>
      <w:r w:rsidR="00601DD3">
        <w:t>—each</w:t>
      </w:r>
      <w:r>
        <w:t xml:space="preserve">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4" w:name="_Toc195460490"/>
      <w:bookmarkStart w:id="35" w:name="_Toc195197922"/>
      <w:bookmarkStart w:id="36" w:name="_Toc195198129"/>
      <w:r w:rsidRPr="00FA3903">
        <w:rPr>
          <w:b/>
          <w:bCs/>
        </w:rPr>
        <w:t>Study Area</w:t>
      </w:r>
      <w:bookmarkEnd w:id="34"/>
    </w:p>
    <w:p w14:paraId="58B668FA" w14:textId="0B0EDEF0"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E007D1">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535061">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7867FCB2" w14:textId="77777777" w:rsidR="00A53765" w:rsidRDefault="00A53765" w:rsidP="00A53765">
      <w:pPr>
        <w:keepNext/>
        <w:spacing w:line="360" w:lineRule="auto"/>
        <w:jc w:val="center"/>
      </w:pPr>
      <w:r w:rsidRPr="00A53765">
        <w:rPr>
          <w:noProof/>
        </w:rPr>
        <w:lastRenderedPageBreak/>
        <w:drawing>
          <wp:inline distT="0" distB="0" distL="0" distR="0" wp14:anchorId="146FC407" wp14:editId="5A87D178">
            <wp:extent cx="5943600" cy="4591844"/>
            <wp:effectExtent l="0" t="0" r="0" b="0"/>
            <wp:docPr id="457453462" name="Picture 2" descr="A map of canada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3462" name="Picture 2" descr="A map of canada with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1844"/>
                    </a:xfrm>
                    <a:prstGeom prst="rect">
                      <a:avLst/>
                    </a:prstGeom>
                    <a:noFill/>
                    <a:ln>
                      <a:noFill/>
                    </a:ln>
                  </pic:spPr>
                </pic:pic>
              </a:graphicData>
            </a:graphic>
          </wp:inline>
        </w:drawing>
      </w:r>
    </w:p>
    <w:p w14:paraId="68E61F40" w14:textId="4182C557" w:rsidR="00A2362E"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427D37">
        <w:rPr>
          <w:b w:val="0"/>
          <w:bCs w:val="0"/>
          <w:i/>
          <w:iCs/>
          <w:noProof/>
          <w:sz w:val="22"/>
          <w:szCs w:val="22"/>
        </w:rPr>
        <w:t>1</w:t>
      </w:r>
      <w:r w:rsidRPr="00A53765">
        <w:rPr>
          <w:b w:val="0"/>
          <w:bCs w:val="0"/>
          <w:i/>
          <w:iCs/>
          <w:sz w:val="22"/>
          <w:szCs w:val="22"/>
        </w:rPr>
        <w:fldChar w:fldCharType="end"/>
      </w:r>
      <w:r w:rsidRPr="00A53765">
        <w:rPr>
          <w:b w:val="0"/>
          <w:bCs w:val="0"/>
          <w:i/>
          <w:iCs/>
          <w:sz w:val="22"/>
          <w:szCs w:val="22"/>
        </w:rPr>
        <w:t>: Boundaries of USGS 3D Elevation Program ALS projects collected in response to Hurricane Florence. Projects were flown in late 2019 and early 2020.</w:t>
      </w:r>
    </w:p>
    <w:p w14:paraId="2DFE14F2" w14:textId="43E372D1" w:rsidR="00A2362E" w:rsidRDefault="00A2362E" w:rsidP="00A53765">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5AD8E105" w:rsidR="00A2362E" w:rsidRPr="00D432E6" w:rsidRDefault="00A2362E" w:rsidP="006020A9">
      <w:pPr>
        <w:spacing w:line="360" w:lineRule="auto"/>
        <w:ind w:firstLine="360"/>
      </w:pPr>
      <w:r>
        <w:t xml:space="preserve">Topography has noticeable effects on ATL08 canopy height estimations </w:t>
      </w:r>
      <w:r>
        <w:fldChar w:fldCharType="begin"/>
      </w:r>
      <w:r w:rsidR="00E007D1">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w:t>
      </w:r>
      <w:r>
        <w:lastRenderedPageBreak/>
        <w:t xml:space="preserve">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37" w:name="_Toc195460491"/>
      <w:r w:rsidRPr="00FA3903">
        <w:rPr>
          <w:b/>
          <w:bCs/>
        </w:rPr>
        <w:t>Data Products</w:t>
      </w:r>
      <w:bookmarkEnd w:id="37"/>
    </w:p>
    <w:p w14:paraId="0381E53C" w14:textId="2F172E2B" w:rsidR="00A2362E" w:rsidRPr="00E82CA1" w:rsidRDefault="00A2362E" w:rsidP="00FF639F">
      <w:pPr>
        <w:spacing w:line="360" w:lineRule="auto"/>
        <w:ind w:firstLine="360"/>
      </w:pPr>
      <w:r>
        <w:t xml:space="preserve">This research utilizes ICESat-2 ATL08 canopy height data to assess forest height </w:t>
      </w:r>
      <w:r w:rsidR="006A5898">
        <w:t xml:space="preserve">growth </w:t>
      </w:r>
      <w:r>
        <w:t xml:space="preserve">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w:t>
      </w:r>
      <w:r>
        <w:t xml:space="preserve">within our study area. </w:t>
      </w:r>
    </w:p>
    <w:p w14:paraId="2943CE58" w14:textId="6DF7E3F4" w:rsidR="00884DE5" w:rsidRDefault="00884DE5" w:rsidP="00FF639F">
      <w:pPr>
        <w:numPr>
          <w:ilvl w:val="2"/>
          <w:numId w:val="9"/>
        </w:numPr>
        <w:spacing w:line="360" w:lineRule="auto"/>
        <w:rPr>
          <w:b/>
          <w:bCs/>
        </w:rPr>
      </w:pPr>
      <w:bookmarkStart w:id="38" w:name="_Toc195460492"/>
      <w:r w:rsidRPr="00FA3903">
        <w:rPr>
          <w:b/>
          <w:bCs/>
        </w:rPr>
        <w:t>ALS</w:t>
      </w:r>
      <w:bookmarkEnd w:id="38"/>
    </w:p>
    <w:p w14:paraId="294FCB81" w14:textId="4FDE43CB"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w:t>
      </w:r>
      <w:r w:rsidR="00F55E3B">
        <w:rPr>
          <w:color w:val="000000"/>
        </w:rPr>
        <w:t>ensures</w:t>
      </w:r>
      <w:r w:rsidRPr="00E82CA1">
        <w:rPr>
          <w:color w:val="000000"/>
        </w:rPr>
        <w:t xml:space="preserve"> </w:t>
      </w:r>
      <w:r w:rsidR="00F55E3B" w:rsidRPr="00E82CA1">
        <w:rPr>
          <w:color w:val="000000"/>
        </w:rPr>
        <w:t>an average point density of 8 points per square meter</w:t>
      </w:r>
      <w:r w:rsidR="00F55E3B">
        <w:rPr>
          <w:color w:val="000000"/>
        </w:rPr>
        <w:t xml:space="preserve">, and </w:t>
      </w:r>
      <w:r w:rsidRPr="00E82CA1">
        <w:rPr>
          <w:color w:val="000000"/>
        </w:rPr>
        <w:t xml:space="preserve">that reported heights have an average error (RMSE) within 10 centimeters.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script was created in Python </w:t>
      </w:r>
      <w:r>
        <w:t xml:space="preserve">3.12.5 to stream </w:t>
      </w:r>
      <w:r w:rsidR="00A712AA">
        <w:t xml:space="preserve">the 3DEP data from the Entwine Point Tiles format </w:t>
      </w:r>
      <w:r w:rsidR="00272985">
        <w:t>during data processing</w:t>
      </w:r>
      <w:r w:rsidR="008C3A3C">
        <w:t xml:space="preserve"> </w:t>
      </w:r>
      <w:r w:rsidR="008C3A3C">
        <w:fldChar w:fldCharType="begin"/>
      </w:r>
      <w:r w:rsidR="00E007D1">
        <w:instrText xml:space="preserve"> ADDIN ZOTERO_ITEM CSL_CITATION {"citationID":"2r5oCyZt","properties":{"formattedCitation":"(Rossum &amp; Drake, 2010)","plainCitation":"(Rossum &amp; Drake, 2010)","dontUpdate":true,"noteIndex":0},"citationItems":[{"id":116,"uris":["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8C3A3C">
        <w:fldChar w:fldCharType="separate"/>
      </w:r>
      <w:r w:rsidR="008C3A3C" w:rsidRPr="008C3A3C">
        <w:t>(Rossum &amp; Drake, 2010</w:t>
      </w:r>
      <w:r w:rsidR="008C3A3C">
        <w:t>; see Appendix 7.1 for code</w:t>
      </w:r>
      <w:r w:rsidR="008C3A3C" w:rsidRPr="008C3A3C">
        <w:t>)</w:t>
      </w:r>
      <w:r w:rsidR="008C3A3C">
        <w:fldChar w:fldCharType="end"/>
      </w:r>
      <w:r>
        <w:t>.</w:t>
      </w:r>
    </w:p>
    <w:p w14:paraId="753EDCEA" w14:textId="7FFA5F12" w:rsidR="00884DE5" w:rsidRDefault="00884DE5" w:rsidP="00FF639F">
      <w:pPr>
        <w:numPr>
          <w:ilvl w:val="2"/>
          <w:numId w:val="9"/>
        </w:numPr>
        <w:spacing w:line="360" w:lineRule="auto"/>
        <w:rPr>
          <w:b/>
          <w:bCs/>
        </w:rPr>
      </w:pPr>
      <w:bookmarkStart w:id="39" w:name="_Toc195460493"/>
      <w:r w:rsidRPr="00FA3903">
        <w:rPr>
          <w:b/>
          <w:bCs/>
        </w:rPr>
        <w:t xml:space="preserve">ICESat-2 </w:t>
      </w:r>
      <w:r w:rsidR="009D4C49">
        <w:rPr>
          <w:b/>
          <w:bCs/>
        </w:rPr>
        <w:t xml:space="preserve">ATL08 </w:t>
      </w:r>
      <w:bookmarkEnd w:id="39"/>
    </w:p>
    <w:p w14:paraId="42B81270" w14:textId="1761C8C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geolocated photon data, the ICESat-2 L3A Land and Vegetation Height (ATL08) data </w:t>
      </w:r>
      <w:r w:rsidR="00E82CA1">
        <w:lastRenderedPageBreak/>
        <w:t>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E007D1">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6395FC4A" w:rsidR="00E82CA1" w:rsidRDefault="00E82CA1" w:rsidP="00FF639F">
      <w:pPr>
        <w:spacing w:line="360" w:lineRule="auto"/>
        <w:ind w:firstLine="360"/>
      </w:pPr>
      <w:r>
        <w:t xml:space="preserve">The ATL08 product is used in this research as it reports several parameters including the mean, minimum, maximum, and </w:t>
      </w:r>
      <w:r w:rsidR="00482E36">
        <w:t>median</w:t>
      </w:r>
      <w:r>
        <w:t xml:space="preserve">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relative </w:t>
      </w:r>
      <w:r w:rsidR="00482E36">
        <w:t xml:space="preserve">canopy </w:t>
      </w:r>
      <w:r>
        <w:t>height to represent the top of canopy, as maximum canopy height may include background noise</w:t>
      </w:r>
      <w:r w:rsidR="008E47E6">
        <w:t xml:space="preserve"> </w:t>
      </w:r>
      <w:r w:rsidR="008E47E6">
        <w:fldChar w:fldCharType="begin"/>
      </w:r>
      <w:r w:rsidR="00E007D1">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1CD3FAF8"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00232BE3">
        <w:rPr>
          <w:color w:val="000000"/>
        </w:rPr>
        <w:t xml:space="preserve"> using the Cygwin command line interface </w:t>
      </w:r>
      <w:r w:rsidR="00232BE3">
        <w:rPr>
          <w:color w:val="000000"/>
        </w:rPr>
        <w:fldChar w:fldCharType="begin"/>
      </w:r>
      <w:r w:rsidR="00232BE3">
        <w:rPr>
          <w:color w:val="000000"/>
        </w:rPr>
        <w:instrText xml:space="preserve"> ADDIN ZOTERO_ITEM CSL_CITATION {"citationID":"l5firh85","properties":{"formattedCitation":"(Cygyin Authors, 2024)","plainCitation":"(Cygyin Authors, 2024)","noteIndex":0},"citationItems":[{"id":128,"uris":["http://zotero.org/users/16907877/items/BY8VUHJ4"],"itemData":{"id":128,"type":"software","title":"Cygwin","version":"3.5.5-1","author":[{"literal":"Cygyin Authors"}],"issued":{"date-parts":[["2024",12,20]]},"citation-key":"cygyinauthorsCygwin2024"}}],"schema":"https://github.com/citation-style-language/schema/raw/master/csl-citation.json"} </w:instrText>
      </w:r>
      <w:r w:rsidR="00232BE3">
        <w:rPr>
          <w:color w:val="000000"/>
        </w:rPr>
        <w:fldChar w:fldCharType="separate"/>
      </w:r>
      <w:r w:rsidR="00232BE3" w:rsidRPr="00232BE3">
        <w:t>(Cygyin Authors, 2024)</w:t>
      </w:r>
      <w:r w:rsidR="00232BE3">
        <w:rPr>
          <w:color w:val="000000"/>
        </w:rPr>
        <w:fldChar w:fldCharType="end"/>
      </w:r>
      <w:r w:rsidR="00232BE3">
        <w:rPr>
          <w:color w:val="000000"/>
        </w:rPr>
        <w:t xml:space="preserve">. This provided </w:t>
      </w:r>
      <w:r w:rsidRPr="00E82CA1">
        <w:rPr>
          <w:color w:val="000000"/>
        </w:rPr>
        <w:t>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to extract metrics related to the vegetation, terrain, and spacecraft operation </w:t>
      </w:r>
      <w:r>
        <w:t>of</w:t>
      </w:r>
      <w:r w:rsidRPr="00C40BCF">
        <w:t xml:space="preserve"> </w:t>
      </w:r>
      <w:r>
        <w:t xml:space="preserve">each </w:t>
      </w:r>
      <w:r w:rsidRPr="00C40BCF">
        <w:t>100-meter segment</w:t>
      </w:r>
      <w:r w:rsidR="00482E36">
        <w:t xml:space="preserve"> </w:t>
      </w:r>
      <w:r w:rsidR="00482E36" w:rsidRPr="00C40BCF">
        <w:t>(</w:t>
      </w:r>
      <w:r w:rsidR="00482E36">
        <w:t>see Appendix 7.2 for code</w:t>
      </w:r>
      <w:r w:rsidR="00482E36" w:rsidRPr="00C40BCF">
        <w:t>)</w:t>
      </w:r>
      <w:r w:rsidR="00482E36">
        <w:t>.</w:t>
      </w:r>
    </w:p>
    <w:p w14:paraId="09B80AF8" w14:textId="77777777" w:rsidR="00884DE5" w:rsidRDefault="00884DE5" w:rsidP="00FF639F">
      <w:pPr>
        <w:numPr>
          <w:ilvl w:val="2"/>
          <w:numId w:val="9"/>
        </w:numPr>
        <w:spacing w:line="360" w:lineRule="auto"/>
        <w:rPr>
          <w:b/>
          <w:bCs/>
        </w:rPr>
      </w:pPr>
      <w:bookmarkStart w:id="40" w:name="_Toc195460494"/>
      <w:r w:rsidRPr="00FA3903">
        <w:rPr>
          <w:b/>
          <w:bCs/>
        </w:rPr>
        <w:t>National Land Cover Database</w:t>
      </w:r>
      <w:bookmarkEnd w:id="40"/>
    </w:p>
    <w:p w14:paraId="74897035" w14:textId="59294F30"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535061">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1ECB8C5D" w:rsidR="00DB5890" w:rsidRPr="00FA3903" w:rsidRDefault="00DB5890" w:rsidP="00FF639F">
      <w:pPr>
        <w:spacing w:line="360" w:lineRule="auto"/>
        <w:ind w:firstLine="360"/>
        <w:rPr>
          <w:b/>
          <w:bCs/>
        </w:rPr>
      </w:pPr>
      <w:r>
        <w:lastRenderedPageBreak/>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While ATL08 segment</w:t>
      </w:r>
      <w:r w:rsidR="00010FA8">
        <w:t>s</w:t>
      </w:r>
      <w:r>
        <w:t xml:space="preserve"> </w:t>
      </w:r>
      <w:r w:rsidR="00010FA8">
        <w:t xml:space="preserve">include native </w:t>
      </w:r>
      <w:r>
        <w:t xml:space="preserve">land cover information in the </w:t>
      </w:r>
      <w:r>
        <w:rPr>
          <w:i/>
          <w:iCs/>
        </w:rPr>
        <w:t>segment_landcover</w:t>
      </w:r>
      <w:r>
        <w:t xml:space="preserve"> attribute</w:t>
      </w:r>
      <w:r w:rsidR="00010FA8">
        <w:t xml:space="preserve">, it is </w:t>
      </w:r>
      <w:r>
        <w:t>derived from the Copernicus Land Cover (ANC18) data product at a 100-meter resolution</w:t>
      </w:r>
      <w:r w:rsidR="00010FA8">
        <w:t xml:space="preserve">. The </w:t>
      </w:r>
      <w:r>
        <w:t xml:space="preserve">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1" w:name="_Toc195460495"/>
      <w:r w:rsidRPr="00FA3903">
        <w:rPr>
          <w:b/>
          <w:bCs/>
        </w:rPr>
        <w:t>Landscape Change Monitoring System</w:t>
      </w:r>
      <w:bookmarkEnd w:id="41"/>
    </w:p>
    <w:p w14:paraId="61C36FC1" w14:textId="238658A9" w:rsidR="00DB5890" w:rsidRDefault="00DB5890" w:rsidP="00FF639F">
      <w:pPr>
        <w:spacing w:line="360" w:lineRule="auto"/>
        <w:ind w:firstLine="360"/>
      </w:pPr>
      <w:r w:rsidRPr="005F43D1">
        <w:t>The Landscape Change Monitoring System</w:t>
      </w:r>
      <w:r>
        <w:t xml:space="preserve"> (LCMS)</w:t>
      </w:r>
      <w:r w:rsidRPr="005F43D1">
        <w:t xml:space="preserve"> is a suite of remotely</w:t>
      </w:r>
      <w:r w:rsidR="00601DD3">
        <w:t>-</w:t>
      </w:r>
      <w:r w:rsidRPr="005F43D1">
        <w:t>sensed</w:t>
      </w:r>
      <w:r w:rsidR="00601DD3">
        <w:t xml:space="preserve"> </w:t>
      </w:r>
      <w:r w:rsidRPr="005F43D1">
        <w:t>data products developed by the U.S. Forest Service</w:t>
      </w:r>
      <w:r>
        <w:t xml:space="preserve"> to monitor landscape dynamics across the United States </w:t>
      </w:r>
      <w:r>
        <w:fldChar w:fldCharType="begin"/>
      </w:r>
      <w:r w:rsidR="00E007D1">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7A9C1F7C"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w:t>
      </w:r>
      <w:r w:rsidR="00010FA8">
        <w:t>C</w:t>
      </w:r>
      <w:r>
        <w:t xml:space="preserve">loudScore, 2Cloudless, and Temporal Dark Outlier Mask algorithms </w:t>
      </w:r>
      <w:r>
        <w:fldChar w:fldCharType="begin"/>
      </w:r>
      <w:r w:rsidR="00E007D1">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535061">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t>
      </w:r>
      <w:r w:rsidR="00913DBB">
        <w:t>and</w:t>
      </w:r>
      <w:r>
        <w:t xml:space="preserve"> gain represents vegetation </w:t>
      </w:r>
      <w:r>
        <w:lastRenderedPageBreak/>
        <w:t xml:space="preserve">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2" w:name="_Toc195460496"/>
      <w:r w:rsidRPr="00FA3903">
        <w:rPr>
          <w:b/>
          <w:bCs/>
        </w:rPr>
        <w:t>Forest Inventory &amp; Analysis Program</w:t>
      </w:r>
      <w:bookmarkEnd w:id="42"/>
    </w:p>
    <w:p w14:paraId="2F6E7C0E" w14:textId="0AC23B90"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Though precise FIA plot locations are fuzzed for privacy concerns</w:t>
      </w:r>
      <w:r w:rsidR="00F60D5C">
        <w:rPr>
          <w:color w:val="000000"/>
        </w:rPr>
        <w:t xml:space="preserve">, </w:t>
      </w:r>
      <w:r w:rsidR="00F60D5C" w:rsidRPr="00DB5890">
        <w:rPr>
          <w:color w:val="000000"/>
        </w:rPr>
        <w:t>the county of each plot record is provided with Census Bureau FIPS codes</w:t>
      </w:r>
      <w:r w:rsidR="00601DD3">
        <w:rPr>
          <w:color w:val="000000"/>
        </w:rPr>
        <w:t>—a</w:t>
      </w:r>
      <w:r w:rsidR="00F60D5C" w:rsidRPr="00DB5890">
        <w:rPr>
          <w:color w:val="000000"/>
        </w:rPr>
        <w:t xml:space="preserve"> level of spatial</w:t>
      </w:r>
      <w:r w:rsidR="00F60D5C">
        <w:rPr>
          <w:color w:val="000000"/>
        </w:rPr>
        <w:t xml:space="preserve"> </w:t>
      </w:r>
      <w:r w:rsidR="00F60D5C" w:rsidRPr="00DB5890">
        <w:rPr>
          <w:color w:val="000000"/>
        </w:rPr>
        <w:t>specificity sufficient for this research</w:t>
      </w:r>
      <w:r w:rsidRPr="00DB5890">
        <w:rPr>
          <w:color w:val="000000"/>
        </w:rPr>
        <w:t xml:space="preserve"> </w:t>
      </w:r>
      <w:r w:rsidRPr="00DB5890">
        <w:rPr>
          <w:color w:val="000000"/>
        </w:rPr>
        <w:fldChar w:fldCharType="begin"/>
      </w:r>
      <w:r w:rsidR="00F60D5C">
        <w:rPr>
          <w:color w:val="000000"/>
        </w:rPr>
        <w:instrText xml:space="preserve"> ADDIN ZOTERO_ITEM CSL_CITATION {"citationID":"hAoBj38X","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00F60D5C" w:rsidRPr="00F60D5C">
        <w:t>(U.S. Department of Agriculture Forest Service, 2024)</w:t>
      </w:r>
      <w:r w:rsidRPr="00DB5890">
        <w:rPr>
          <w:color w:val="000000"/>
        </w:rPr>
        <w:fldChar w:fldCharType="end"/>
      </w:r>
      <w:r w:rsidR="00F60D5C">
        <w:rPr>
          <w:color w:val="000000"/>
        </w:rPr>
        <w:t xml:space="preserve">. </w:t>
      </w:r>
    </w:p>
    <w:p w14:paraId="3C99EAD8" w14:textId="77777777" w:rsidR="00884DE5" w:rsidRDefault="00884DE5" w:rsidP="00FF639F">
      <w:pPr>
        <w:numPr>
          <w:ilvl w:val="1"/>
          <w:numId w:val="9"/>
        </w:numPr>
        <w:spacing w:line="360" w:lineRule="auto"/>
        <w:rPr>
          <w:b/>
          <w:bCs/>
        </w:rPr>
      </w:pPr>
      <w:bookmarkStart w:id="43" w:name="_Toc195460497"/>
      <w:r w:rsidRPr="00FA3903">
        <w:rPr>
          <w:b/>
          <w:bCs/>
        </w:rPr>
        <w:t>Data Processing</w:t>
      </w:r>
      <w:bookmarkEnd w:id="43"/>
    </w:p>
    <w:p w14:paraId="77D33E6D" w14:textId="461C8891"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w:t>
      </w:r>
      <w:r w:rsidR="00010FA8">
        <w:t xml:space="preserve">and ALS </w:t>
      </w:r>
      <w:r>
        <w:t>data</w:t>
      </w:r>
      <w:r w:rsidR="00216F5C">
        <w:t>,</w:t>
      </w:r>
      <w:r>
        <w:t xml:space="preserve"> were first projected from their native coordinate systems to the NAD 1983 North Carolina State Plane projection system (EPSG:32119). This projection system maintained a horizontal distance unit of meters</w:t>
      </w:r>
      <w:r w:rsidR="00601DD3">
        <w:t xml:space="preserve">—necessary </w:t>
      </w:r>
      <w:r>
        <w:t>for comparing ATL08 and ALS canopy height estimations</w:t>
      </w:r>
      <w:r w:rsidR="00601DD3">
        <w:t>—while</w:t>
      </w:r>
      <w:r>
        <w:t xml:space="preserve"> minimizing geometric distortion across the extent of the study area in North Carolina.</w:t>
      </w:r>
    </w:p>
    <w:p w14:paraId="7E0ED341" w14:textId="7E4E3E23" w:rsidR="00884DE5" w:rsidRDefault="00F27C55" w:rsidP="00FF639F">
      <w:pPr>
        <w:numPr>
          <w:ilvl w:val="2"/>
          <w:numId w:val="9"/>
        </w:numPr>
        <w:spacing w:line="360" w:lineRule="auto"/>
        <w:rPr>
          <w:b/>
          <w:bCs/>
        </w:rPr>
      </w:pPr>
      <w:bookmarkStart w:id="44" w:name="_Toc195460498"/>
      <w:r>
        <w:rPr>
          <w:b/>
          <w:bCs/>
        </w:rPr>
        <w:t xml:space="preserve">ICESat-2 </w:t>
      </w:r>
      <w:r w:rsidR="00884DE5" w:rsidRPr="00FA3903">
        <w:rPr>
          <w:b/>
          <w:bCs/>
        </w:rPr>
        <w:t>ATL08</w:t>
      </w:r>
      <w:bookmarkEnd w:id="44"/>
    </w:p>
    <w:p w14:paraId="19CB67F7" w14:textId="2AF76FCF" w:rsidR="00DB5890" w:rsidRDefault="00DB5890" w:rsidP="00FF639F">
      <w:pPr>
        <w:spacing w:line="360" w:lineRule="auto"/>
        <w:ind w:firstLine="360"/>
        <w:rPr>
          <w:lang w:val="fr-FR"/>
        </w:rPr>
      </w:pPr>
      <w:r>
        <w:t xml:space="preserve">Using LiDAR to identify statistically meaningful </w:t>
      </w:r>
      <w:r w:rsidR="006A5898">
        <w:t>growth</w:t>
      </w:r>
      <w:r>
        <w:t xml:space="preserve"> in canopy height over time requires </w:t>
      </w:r>
      <w:r w:rsidR="006A5898">
        <w:t xml:space="preserve">growth </w:t>
      </w:r>
      <w:r>
        <w:t xml:space="preserve">significant enough to surpass the margin of error associated with single-point-in-time canopy height estimations. In the case of ICESat-2, this is especially challenging given the issues of atmospheric noise sensitivity, probability of canopy </w:t>
      </w:r>
      <w:r>
        <w:lastRenderedPageBreak/>
        <w:t xml:space="preserve">height underestimation by the ATL08 algorithm, and sampling scheme of the satellite. As such, careful handling of all potential sources of error in ATL08 data is necessary to optimize its application for given analyses </w:t>
      </w:r>
      <w:r>
        <w:fldChar w:fldCharType="begin"/>
      </w:r>
      <w:r w:rsidR="00E007D1">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E007D1" w:rsidRPr="0083329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1BC5713D"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w:t>
      </w:r>
      <w:r w:rsidR="006339FD">
        <w:t>3</w:t>
      </w:r>
      <w:r w:rsidR="004E147F">
        <w:t xml:space="preserve"> for code</w:t>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E007D1">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E007D1">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7BEE0E1"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w:t>
      </w:r>
      <w:r>
        <w:lastRenderedPageBreak/>
        <w:t xml:space="preserve">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 xml:space="preserve">the forest conditions present. Additionally, segments with 3 years </w:t>
      </w:r>
      <w:r w:rsidR="00BF6D18">
        <w:t xml:space="preserve">or less </w:t>
      </w:r>
      <w:r>
        <w:t xml:space="preserve">since the last disturbance event were removed to provide </w:t>
      </w:r>
      <w:r w:rsidR="00D83AC6">
        <w:t xml:space="preserve">a buffer of </w:t>
      </w:r>
      <w:r>
        <w:t>forest regrowth and recover</w:t>
      </w:r>
      <w:r w:rsidR="00870852">
        <w:t>y</w:t>
      </w:r>
      <w:r w:rsidR="00D83AC6">
        <w:t xml:space="preserve"> from disturbance</w:t>
      </w:r>
      <w:r w:rsidR="00870852">
        <w:t>.</w:t>
      </w:r>
    </w:p>
    <w:p w14:paraId="60728031" w14:textId="77777777" w:rsidR="00A53765" w:rsidRDefault="00A53765" w:rsidP="00A53765">
      <w:pPr>
        <w:keepNext/>
        <w:spacing w:line="360" w:lineRule="auto"/>
        <w:jc w:val="center"/>
      </w:pPr>
      <w:r>
        <w:rPr>
          <w:noProof/>
        </w:rPr>
        <w:drawing>
          <wp:inline distT="0" distB="0" distL="0" distR="0" wp14:anchorId="63917E53" wp14:editId="12C2E996">
            <wp:extent cx="5943600" cy="4595283"/>
            <wp:effectExtent l="0" t="0" r="0" b="0"/>
            <wp:docPr id="2016540668" name="Picture 3"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0668" name="Picture 3"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5283"/>
                    </a:xfrm>
                    <a:prstGeom prst="rect">
                      <a:avLst/>
                    </a:prstGeom>
                    <a:noFill/>
                    <a:ln>
                      <a:noFill/>
                    </a:ln>
                  </pic:spPr>
                </pic:pic>
              </a:graphicData>
            </a:graphic>
          </wp:inline>
        </w:drawing>
      </w:r>
    </w:p>
    <w:p w14:paraId="70F13B11" w14:textId="478F8C2B" w:rsidR="006020A9" w:rsidRPr="00A53765" w:rsidRDefault="00A53765" w:rsidP="00A53765">
      <w:pPr>
        <w:pStyle w:val="Caption"/>
        <w:spacing w:line="360" w:lineRule="auto"/>
        <w:rPr>
          <w:b w:val="0"/>
          <w:bCs w:val="0"/>
          <w:i/>
          <w:iCs/>
          <w:sz w:val="22"/>
          <w:szCs w:val="22"/>
        </w:rPr>
      </w:pPr>
      <w:r w:rsidRPr="00A53765">
        <w:rPr>
          <w:b w:val="0"/>
          <w:bCs w:val="0"/>
          <w:i/>
          <w:iCs/>
          <w:sz w:val="22"/>
          <w:szCs w:val="22"/>
        </w:rPr>
        <w:t xml:space="preserve">Figure </w:t>
      </w:r>
      <w:r w:rsidRPr="00A53765">
        <w:rPr>
          <w:b w:val="0"/>
          <w:bCs w:val="0"/>
          <w:i/>
          <w:iCs/>
          <w:sz w:val="22"/>
          <w:szCs w:val="22"/>
        </w:rPr>
        <w:fldChar w:fldCharType="begin"/>
      </w:r>
      <w:r w:rsidRPr="00A53765">
        <w:rPr>
          <w:b w:val="0"/>
          <w:bCs w:val="0"/>
          <w:i/>
          <w:iCs/>
          <w:sz w:val="22"/>
          <w:szCs w:val="22"/>
        </w:rPr>
        <w:instrText xml:space="preserve"> SEQ Figure \* ARABIC </w:instrText>
      </w:r>
      <w:r w:rsidRPr="00A53765">
        <w:rPr>
          <w:b w:val="0"/>
          <w:bCs w:val="0"/>
          <w:i/>
          <w:iCs/>
          <w:sz w:val="22"/>
          <w:szCs w:val="22"/>
        </w:rPr>
        <w:fldChar w:fldCharType="separate"/>
      </w:r>
      <w:r w:rsidR="00427D37">
        <w:rPr>
          <w:b w:val="0"/>
          <w:bCs w:val="0"/>
          <w:i/>
          <w:iCs/>
          <w:noProof/>
          <w:sz w:val="22"/>
          <w:szCs w:val="22"/>
        </w:rPr>
        <w:t>2</w:t>
      </w:r>
      <w:r w:rsidRPr="00A53765">
        <w:rPr>
          <w:b w:val="0"/>
          <w:bCs w:val="0"/>
          <w:i/>
          <w:iCs/>
          <w:sz w:val="22"/>
          <w:szCs w:val="22"/>
        </w:rPr>
        <w:fldChar w:fldCharType="end"/>
      </w:r>
      <w:r w:rsidRPr="00A53765">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A53765">
      <w:pPr>
        <w:numPr>
          <w:ilvl w:val="2"/>
          <w:numId w:val="9"/>
        </w:numPr>
        <w:spacing w:line="360" w:lineRule="auto"/>
        <w:rPr>
          <w:b/>
          <w:bCs/>
        </w:rPr>
      </w:pPr>
      <w:bookmarkStart w:id="45" w:name="_Toc195460499"/>
      <w:r w:rsidRPr="00177AE5">
        <w:rPr>
          <w:b/>
          <w:bCs/>
        </w:rPr>
        <w:t>Extracting ALS Data Within ATL08 Segments</w:t>
      </w:r>
      <w:bookmarkEnd w:id="45"/>
    </w:p>
    <w:p w14:paraId="58FC7A0C" w14:textId="29FF70A1" w:rsidR="00E903A6" w:rsidRPr="00E903A6" w:rsidRDefault="008638FC" w:rsidP="00A53765">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Rai et al., 2024</w:t>
      </w:r>
      <w:r w:rsidR="000E44DB">
        <w:t>; see Appendix 7.4 for code</w:t>
      </w:r>
      <w:r w:rsidR="00EB0DA6" w:rsidRPr="00EB0DA6">
        <w:t>)</w:t>
      </w:r>
      <w:r w:rsidR="00E903A6" w:rsidRPr="00E903A6">
        <w:fldChar w:fldCharType="end"/>
      </w:r>
      <w:r w:rsidR="00E903A6" w:rsidRPr="00E903A6">
        <w:t xml:space="preserve">. </w:t>
      </w:r>
      <w:r w:rsidR="00177AE5">
        <w:lastRenderedPageBreak/>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1A0196CC" w14:textId="558C1139" w:rsidR="00CA207E" w:rsidRDefault="00E903A6" w:rsidP="00CA207E">
      <w:pPr>
        <w:keepNext/>
        <w:spacing w:line="360" w:lineRule="auto"/>
        <w:ind w:firstLine="360"/>
      </w:pPr>
      <w:r w:rsidRPr="00E903A6">
        <w:t xml:space="preserve">ALS data was processed in a custom pipeline (Figure 3) using the </w:t>
      </w:r>
      <w:r w:rsidRPr="00232BE3">
        <w:t>PDAL</w:t>
      </w:r>
      <w:r w:rsidRPr="00E903A6">
        <w:t xml:space="preserve"> library </w:t>
      </w:r>
      <w:r w:rsidRPr="00E903A6">
        <w:fldChar w:fldCharType="begin"/>
      </w:r>
      <w:r w:rsidR="00207147">
        <w:instrText xml:space="preserve"> ADDIN ZOTERO_ITEM CSL_CITATION {"citationID":"mBrLGxMs","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w:t>
      </w:r>
      <w:r w:rsidR="002F2301">
        <w:t xml:space="preserve"> hav</w:t>
      </w:r>
      <w:r w:rsidRPr="00E903A6">
        <w:t xml:space="preserve">e resulted in inaccurate canopy height estimation </w:t>
      </w:r>
      <w:r w:rsidRPr="00E903A6">
        <w:fldChar w:fldCharType="begin"/>
      </w:r>
      <w:r w:rsidR="00535061">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cropped to the geometry of the respective polygon to match the polygon’s</w:t>
      </w:r>
      <w:r w:rsidR="00AF3771">
        <w:t xml:space="preserve"> </w:t>
      </w:r>
      <w:r w:rsidR="00AF3771">
        <w:lastRenderedPageBreak/>
        <w:t>a</w:t>
      </w:r>
      <w:r w:rsidRPr="00E903A6">
        <w:t>long-track rotation (Figure 4).</w:t>
      </w:r>
      <w:r w:rsidRPr="00E903A6">
        <w:rPr>
          <w:i/>
          <w:iCs/>
        </w:rPr>
        <w:t xml:space="preserve"> </w:t>
      </w:r>
      <w:r w:rsidR="00CA207E">
        <w:rPr>
          <w:noProof/>
        </w:rPr>
        <w:drawing>
          <wp:inline distT="0" distB="0" distL="0" distR="0" wp14:anchorId="23A53C23" wp14:editId="41B8E3CF">
            <wp:extent cx="5943600" cy="5992442"/>
            <wp:effectExtent l="0" t="0" r="0" b="8890"/>
            <wp:docPr id="1238058559"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58559" name="Picture 4"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2442"/>
                    </a:xfrm>
                    <a:prstGeom prst="rect">
                      <a:avLst/>
                    </a:prstGeom>
                    <a:noFill/>
                    <a:ln>
                      <a:noFill/>
                    </a:ln>
                  </pic:spPr>
                </pic:pic>
              </a:graphicData>
            </a:graphic>
          </wp:inline>
        </w:drawing>
      </w:r>
    </w:p>
    <w:p w14:paraId="57226E4B" w14:textId="0921AC1E" w:rsidR="00E903A6" w:rsidRDefault="00CA207E" w:rsidP="000323EA">
      <w:pPr>
        <w:pStyle w:val="Caption"/>
        <w:spacing w:line="360" w:lineRule="auto"/>
        <w:jc w:val="center"/>
        <w:rPr>
          <w:b w:val="0"/>
          <w:bCs w:val="0"/>
          <w:i/>
          <w:iCs/>
          <w:color w:val="000000"/>
          <w:sz w:val="22"/>
          <w:szCs w:val="22"/>
        </w:rPr>
      </w:pPr>
      <w:r w:rsidRPr="00CA207E">
        <w:rPr>
          <w:b w:val="0"/>
          <w:bCs w:val="0"/>
          <w:i/>
          <w:iCs/>
          <w:sz w:val="22"/>
          <w:szCs w:val="22"/>
        </w:rPr>
        <w:t xml:space="preserve">Figure </w:t>
      </w:r>
      <w:r w:rsidRPr="00CA207E">
        <w:rPr>
          <w:b w:val="0"/>
          <w:bCs w:val="0"/>
          <w:i/>
          <w:iCs/>
          <w:sz w:val="22"/>
          <w:szCs w:val="22"/>
        </w:rPr>
        <w:fldChar w:fldCharType="begin"/>
      </w:r>
      <w:r w:rsidRPr="00CA207E">
        <w:rPr>
          <w:b w:val="0"/>
          <w:bCs w:val="0"/>
          <w:i/>
          <w:iCs/>
          <w:sz w:val="22"/>
          <w:szCs w:val="22"/>
        </w:rPr>
        <w:instrText xml:space="preserve"> SEQ Figure \* ARABIC </w:instrText>
      </w:r>
      <w:r w:rsidRPr="00CA207E">
        <w:rPr>
          <w:b w:val="0"/>
          <w:bCs w:val="0"/>
          <w:i/>
          <w:iCs/>
          <w:sz w:val="22"/>
          <w:szCs w:val="22"/>
        </w:rPr>
        <w:fldChar w:fldCharType="separate"/>
      </w:r>
      <w:r w:rsidR="00427D37">
        <w:rPr>
          <w:b w:val="0"/>
          <w:bCs w:val="0"/>
          <w:i/>
          <w:iCs/>
          <w:noProof/>
          <w:sz w:val="22"/>
          <w:szCs w:val="22"/>
        </w:rPr>
        <w:t>3</w:t>
      </w:r>
      <w:r w:rsidRPr="00CA207E">
        <w:rPr>
          <w:b w:val="0"/>
          <w:bCs w:val="0"/>
          <w:i/>
          <w:iCs/>
          <w:sz w:val="22"/>
          <w:szCs w:val="22"/>
        </w:rPr>
        <w:fldChar w:fldCharType="end"/>
      </w:r>
      <w:r>
        <w:rPr>
          <w:b w:val="0"/>
          <w:bCs w:val="0"/>
          <w:i/>
          <w:iCs/>
          <w:color w:val="000000"/>
          <w:sz w:val="22"/>
          <w:szCs w:val="22"/>
        </w:rPr>
        <w:t xml:space="preserve">: </w:t>
      </w:r>
      <w:r w:rsidRPr="00CA207E">
        <w:rPr>
          <w:b w:val="0"/>
          <w:bCs w:val="0"/>
          <w:i/>
          <w:iCs/>
          <w:color w:val="000000"/>
          <w:sz w:val="22"/>
          <w:szCs w:val="22"/>
        </w:rPr>
        <w:t xml:space="preserve">Workflow of </w:t>
      </w:r>
      <w:r w:rsidR="00813F37">
        <w:rPr>
          <w:b w:val="0"/>
          <w:bCs w:val="0"/>
          <w:i/>
          <w:iCs/>
          <w:color w:val="000000"/>
          <w:sz w:val="22"/>
          <w:szCs w:val="22"/>
        </w:rPr>
        <w:t>P</w:t>
      </w:r>
      <w:r w:rsidRPr="00CA207E">
        <w:rPr>
          <w:b w:val="0"/>
          <w:bCs w:val="0"/>
          <w:i/>
          <w:iCs/>
          <w:color w:val="000000"/>
          <w:sz w:val="22"/>
          <w:szCs w:val="22"/>
        </w:rPr>
        <w:t>ython script used to extract ALS data collected within ATL08 polygons.</w:t>
      </w:r>
    </w:p>
    <w:p w14:paraId="47777590" w14:textId="77777777" w:rsidR="00F642D5" w:rsidRDefault="00F642D5" w:rsidP="00F642D5">
      <w:pPr>
        <w:keepNext/>
        <w:spacing w:line="360" w:lineRule="auto"/>
      </w:pPr>
      <w:r>
        <w:rPr>
          <w:noProof/>
        </w:rPr>
        <w:lastRenderedPageBreak/>
        <w:drawing>
          <wp:inline distT="0" distB="0" distL="0" distR="0" wp14:anchorId="765AC509" wp14:editId="7CE8AB56">
            <wp:extent cx="5943600" cy="4592532"/>
            <wp:effectExtent l="0" t="0" r="0" b="0"/>
            <wp:docPr id="1301219663" name="Picture 1" descr="A green fiel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19663" name="Picture 1" descr="A green field with blue rectangl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196BE61" w14:textId="7061552B" w:rsidR="00BB4C41" w:rsidRPr="00F642D5" w:rsidRDefault="00F642D5" w:rsidP="00F642D5">
      <w:pPr>
        <w:pStyle w:val="Caption"/>
        <w:spacing w:line="360" w:lineRule="auto"/>
        <w:rPr>
          <w:b w:val="0"/>
          <w:bCs w:val="0"/>
          <w:i/>
          <w:iCs/>
          <w:color w:val="000000"/>
          <w:sz w:val="22"/>
          <w:szCs w:val="22"/>
        </w:rPr>
      </w:pPr>
      <w:commentRangeStart w:id="46"/>
      <w:r w:rsidRPr="00F642D5">
        <w:rPr>
          <w:b w:val="0"/>
          <w:bCs w:val="0"/>
          <w:i/>
          <w:iCs/>
          <w:sz w:val="22"/>
          <w:szCs w:val="22"/>
        </w:rPr>
        <w:t xml:space="preserve">Figure </w:t>
      </w:r>
      <w:r w:rsidRPr="00F642D5">
        <w:rPr>
          <w:b w:val="0"/>
          <w:bCs w:val="0"/>
          <w:i/>
          <w:iCs/>
          <w:sz w:val="22"/>
          <w:szCs w:val="22"/>
        </w:rPr>
        <w:fldChar w:fldCharType="begin"/>
      </w:r>
      <w:r w:rsidRPr="00F642D5">
        <w:rPr>
          <w:b w:val="0"/>
          <w:bCs w:val="0"/>
          <w:i/>
          <w:iCs/>
          <w:sz w:val="22"/>
          <w:szCs w:val="22"/>
        </w:rPr>
        <w:instrText xml:space="preserve"> SEQ Figure \* ARABIC </w:instrText>
      </w:r>
      <w:r w:rsidRPr="00F642D5">
        <w:rPr>
          <w:b w:val="0"/>
          <w:bCs w:val="0"/>
          <w:i/>
          <w:iCs/>
          <w:sz w:val="22"/>
          <w:szCs w:val="22"/>
        </w:rPr>
        <w:fldChar w:fldCharType="separate"/>
      </w:r>
      <w:r w:rsidR="00427D37">
        <w:rPr>
          <w:b w:val="0"/>
          <w:bCs w:val="0"/>
          <w:i/>
          <w:iCs/>
          <w:noProof/>
          <w:sz w:val="22"/>
          <w:szCs w:val="22"/>
        </w:rPr>
        <w:t>4</w:t>
      </w:r>
      <w:r w:rsidRPr="00F642D5">
        <w:rPr>
          <w:b w:val="0"/>
          <w:bCs w:val="0"/>
          <w:i/>
          <w:iCs/>
          <w:sz w:val="22"/>
          <w:szCs w:val="22"/>
        </w:rPr>
        <w:fldChar w:fldCharType="end"/>
      </w:r>
      <w:r w:rsidRPr="00F642D5">
        <w:rPr>
          <w:b w:val="0"/>
          <w:bCs w:val="0"/>
          <w:i/>
          <w:iCs/>
          <w:sz w:val="22"/>
          <w:szCs w:val="22"/>
        </w:rPr>
        <w:t xml:space="preserve">: </w:t>
      </w:r>
      <w:r w:rsidRPr="00F642D5">
        <w:rPr>
          <w:b w:val="0"/>
          <w:bCs w:val="0"/>
          <w:i/>
          <w:iCs/>
          <w:color w:val="000000"/>
          <w:sz w:val="22"/>
          <w:szCs w:val="22"/>
        </w:rPr>
        <w:t xml:space="preserve">ALS data extracted within ATL08 segments over a plantation area, overlaid on the World Imagery basemap in ArcGIS Pro 3.43 </w:t>
      </w:r>
      <w:r w:rsidRPr="00F642D5">
        <w:rPr>
          <w:b w:val="0"/>
          <w:bCs w:val="0"/>
          <w:i/>
          <w:iCs/>
          <w:color w:val="000000"/>
          <w:sz w:val="22"/>
          <w:szCs w:val="22"/>
        </w:rPr>
        <w:fldChar w:fldCharType="begin"/>
      </w:r>
      <w:r w:rsidR="004A2FAD">
        <w:rPr>
          <w:b w:val="0"/>
          <w:bCs w:val="0"/>
          <w:i/>
          <w:iCs/>
          <w:color w:val="000000"/>
          <w:sz w:val="22"/>
          <w:szCs w:val="22"/>
        </w:rPr>
        <w:instrText xml:space="preserve"> ADDIN ZOTERO_ITEM CSL_CITATION {"citationID":"vhSAtxFx","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sidRPr="00F642D5">
        <w:rPr>
          <w:b w:val="0"/>
          <w:bCs w:val="0"/>
          <w:i/>
          <w:iCs/>
          <w:color w:val="000000"/>
          <w:sz w:val="22"/>
          <w:szCs w:val="22"/>
        </w:rPr>
        <w:fldChar w:fldCharType="separate"/>
      </w:r>
      <w:r w:rsidR="004A2FAD" w:rsidRPr="004A2FAD">
        <w:rPr>
          <w:sz w:val="22"/>
        </w:rPr>
        <w:t>(Esri Inc., 2024)</w:t>
      </w:r>
      <w:r w:rsidRPr="00F642D5">
        <w:rPr>
          <w:b w:val="0"/>
          <w:bCs w:val="0"/>
          <w:i/>
          <w:iCs/>
          <w:color w:val="000000"/>
          <w:sz w:val="22"/>
          <w:szCs w:val="22"/>
        </w:rPr>
        <w:fldChar w:fldCharType="end"/>
      </w:r>
      <w:r w:rsidRPr="00F642D5">
        <w:rPr>
          <w:b w:val="0"/>
          <w:bCs w:val="0"/>
          <w:i/>
          <w:iCs/>
          <w:color w:val="000000"/>
          <w:sz w:val="22"/>
          <w:szCs w:val="22"/>
        </w:rPr>
        <w:t>. ALS data contains only non-ground returns with reasonable vegetation height as described below.</w:t>
      </w:r>
      <w:commentRangeEnd w:id="46"/>
      <w:r w:rsidR="004A2FAD">
        <w:rPr>
          <w:rStyle w:val="CommentReference"/>
          <w:b w:val="0"/>
          <w:bCs w:val="0"/>
        </w:rPr>
        <w:commentReference w:id="46"/>
      </w:r>
    </w:p>
    <w:p w14:paraId="6CD7DDE7" w14:textId="439B64A4" w:rsidR="00E903A6" w:rsidRPr="00E903A6" w:rsidRDefault="00E903A6" w:rsidP="00BB4C41">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E007D1">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044A7AA8" w14:textId="77777777" w:rsidR="0003610D" w:rsidRDefault="0003610D" w:rsidP="0003610D">
      <w:pPr>
        <w:keepNext/>
        <w:spacing w:line="360" w:lineRule="auto"/>
        <w:jc w:val="center"/>
      </w:pPr>
      <w:r>
        <w:rPr>
          <w:noProof/>
        </w:rPr>
        <w:drawing>
          <wp:inline distT="0" distB="0" distL="0" distR="0" wp14:anchorId="7360F1E6" wp14:editId="4E20C799">
            <wp:extent cx="5943600" cy="4592532"/>
            <wp:effectExtent l="0" t="0" r="0" b="0"/>
            <wp:docPr id="51048358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358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437D21C0" w14:textId="3E6BDC63" w:rsidR="00E903A6" w:rsidRPr="0003610D" w:rsidRDefault="0003610D" w:rsidP="0003610D">
      <w:pPr>
        <w:pStyle w:val="Caption"/>
        <w:spacing w:line="360" w:lineRule="auto"/>
        <w:rPr>
          <w:b w:val="0"/>
          <w:bCs w:val="0"/>
          <w:i/>
          <w:iCs/>
          <w:sz w:val="22"/>
          <w:szCs w:val="22"/>
        </w:rPr>
      </w:pPr>
      <w:r w:rsidRPr="0003610D">
        <w:rPr>
          <w:b w:val="0"/>
          <w:bCs w:val="0"/>
          <w:i/>
          <w:iCs/>
          <w:sz w:val="22"/>
          <w:szCs w:val="22"/>
        </w:rPr>
        <w:t xml:space="preserve">Figure </w:t>
      </w:r>
      <w:r w:rsidRPr="0003610D">
        <w:rPr>
          <w:b w:val="0"/>
          <w:bCs w:val="0"/>
          <w:i/>
          <w:iCs/>
          <w:sz w:val="22"/>
          <w:szCs w:val="22"/>
        </w:rPr>
        <w:fldChar w:fldCharType="begin"/>
      </w:r>
      <w:r w:rsidRPr="0003610D">
        <w:rPr>
          <w:b w:val="0"/>
          <w:bCs w:val="0"/>
          <w:i/>
          <w:iCs/>
          <w:sz w:val="22"/>
          <w:szCs w:val="22"/>
        </w:rPr>
        <w:instrText xml:space="preserve"> SEQ Figure \* ARABIC </w:instrText>
      </w:r>
      <w:r w:rsidRPr="0003610D">
        <w:rPr>
          <w:b w:val="0"/>
          <w:bCs w:val="0"/>
          <w:i/>
          <w:iCs/>
          <w:sz w:val="22"/>
          <w:szCs w:val="22"/>
        </w:rPr>
        <w:fldChar w:fldCharType="separate"/>
      </w:r>
      <w:r w:rsidR="00427D37">
        <w:rPr>
          <w:b w:val="0"/>
          <w:bCs w:val="0"/>
          <w:i/>
          <w:iCs/>
          <w:noProof/>
          <w:sz w:val="22"/>
          <w:szCs w:val="22"/>
        </w:rPr>
        <w:t>5</w:t>
      </w:r>
      <w:r w:rsidRPr="0003610D">
        <w:rPr>
          <w:b w:val="0"/>
          <w:bCs w:val="0"/>
          <w:i/>
          <w:iCs/>
          <w:sz w:val="22"/>
          <w:szCs w:val="22"/>
        </w:rPr>
        <w:fldChar w:fldCharType="end"/>
      </w:r>
      <w:r w:rsidRPr="0003610D">
        <w:rPr>
          <w:b w:val="0"/>
          <w:bCs w:val="0"/>
          <w:i/>
          <w:iCs/>
          <w:sz w:val="22"/>
          <w:szCs w:val="22"/>
        </w:rPr>
        <w:t xml:space="preserve">: </w:t>
      </w:r>
      <w:r w:rsidRPr="0003610D">
        <w:rPr>
          <w:b w:val="0"/>
          <w:bCs w:val="0"/>
          <w:i/>
          <w:iCs/>
          <w:color w:val="000000"/>
          <w:sz w:val="22"/>
          <w:szCs w:val="22"/>
        </w:rPr>
        <w:t>Track of ATL08 segments (white polygons) passing through overlapping area (green) of separate ALS projects (light blue, orange).</w:t>
      </w:r>
    </w:p>
    <w:p w14:paraId="24360181" w14:textId="5D845EC3" w:rsidR="00E903A6" w:rsidRPr="00EB0DA6" w:rsidRDefault="00A41EB8" w:rsidP="0003610D">
      <w:pPr>
        <w:spacing w:line="360" w:lineRule="auto"/>
        <w:ind w:firstLine="720"/>
      </w:pPr>
      <w:r>
        <w:t>In the</w:t>
      </w:r>
      <w:r w:rsidR="00674DEF">
        <w:t xml:space="preserve"> instance </w:t>
      </w:r>
      <w:r w:rsidR="00AF3771">
        <w:t xml:space="preserve">of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r w:rsidR="00E903A6" w:rsidRPr="00E903A6">
        <w:t>53,9</w:t>
      </w:r>
      <w:r w:rsidR="00870852">
        <w:t>05</w:t>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47" w:name="_Toc195460500"/>
      <w:commentRangeStart w:id="48"/>
      <w:r w:rsidRPr="00FA3903">
        <w:rPr>
          <w:b/>
          <w:bCs/>
        </w:rPr>
        <w:t>Retrieving Study Area FIA Data</w:t>
      </w:r>
      <w:bookmarkEnd w:id="47"/>
      <w:commentRangeEnd w:id="48"/>
      <w:r w:rsidR="00EB3E63">
        <w:rPr>
          <w:rStyle w:val="CommentReference"/>
        </w:rPr>
        <w:commentReference w:id="48"/>
      </w:r>
    </w:p>
    <w:p w14:paraId="11F1F6C3" w14:textId="4822E2B0" w:rsidR="009073B5" w:rsidRDefault="00EB0DA6" w:rsidP="000F54E1">
      <w:pPr>
        <w:spacing w:line="360" w:lineRule="auto"/>
        <w:ind w:firstLine="720"/>
      </w:pPr>
      <w:r>
        <w:lastRenderedPageBreak/>
        <w:t>A copy of the North Carolina Forest Inventory and Analysis database (FIADB) was created in PostgreSQL using a custom repository that provides scripts for manipulating FIA data in a local environment</w:t>
      </w:r>
      <w:r w:rsidR="009E0A24">
        <w:t xml:space="preserve"> </w:t>
      </w:r>
      <w:commentRangeStart w:id="49"/>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commentRangeEnd w:id="49"/>
      <w:r w:rsidR="00232BE3">
        <w:rPr>
          <w:rStyle w:val="CommentReference"/>
        </w:rPr>
        <w:commentReference w:id="49"/>
      </w:r>
      <w:r>
        <w:t xml:space="preserve">. North Carolina FIA remeasurement plots were accessed using a custom R script (see Appendix </w:t>
      </w:r>
      <w:r w:rsidR="007D3ACA">
        <w:t>7</w:t>
      </w:r>
      <w:r>
        <w:t>.</w:t>
      </w:r>
      <w:r w:rsidR="004631F0">
        <w:t>5</w:t>
      </w:r>
      <w:r w:rsidR="004E147F">
        <w:t xml:space="preserve"> for code</w:t>
      </w:r>
      <w:r>
        <w:t>)</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r w:rsidR="005A0FAF">
        <w:t xml:space="preserve"> </w:t>
      </w:r>
      <w:r w:rsidR="009073B5">
        <w:rPr>
          <w:noProof/>
        </w:rPr>
        <w:drawing>
          <wp:inline distT="0" distB="0" distL="0" distR="0" wp14:anchorId="0134C735" wp14:editId="6666D9EB">
            <wp:extent cx="5943600" cy="4592532"/>
            <wp:effectExtent l="0" t="0" r="0" b="0"/>
            <wp:docPr id="1508906406" name="Picture 8"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906406" name="Picture 8" descr="A map of the united stat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532"/>
                    </a:xfrm>
                    <a:prstGeom prst="rect">
                      <a:avLst/>
                    </a:prstGeom>
                    <a:noFill/>
                    <a:ln>
                      <a:noFill/>
                    </a:ln>
                  </pic:spPr>
                </pic:pic>
              </a:graphicData>
            </a:graphic>
          </wp:inline>
        </w:drawing>
      </w:r>
    </w:p>
    <w:p w14:paraId="27858D7D" w14:textId="780A1FE9" w:rsidR="00EB0DA6" w:rsidRPr="0003610D" w:rsidRDefault="009073B5" w:rsidP="0003610D">
      <w:pPr>
        <w:pStyle w:val="Caption"/>
        <w:spacing w:line="360" w:lineRule="auto"/>
        <w:rPr>
          <w:b w:val="0"/>
          <w:bCs w:val="0"/>
          <w:i/>
          <w:iCs/>
          <w:color w:val="000000"/>
          <w:sz w:val="22"/>
          <w:szCs w:val="22"/>
        </w:rPr>
      </w:pPr>
      <w:r w:rsidRPr="009073B5">
        <w:rPr>
          <w:b w:val="0"/>
          <w:bCs w:val="0"/>
          <w:i/>
          <w:iCs/>
          <w:color w:val="000000"/>
          <w:sz w:val="22"/>
          <w:szCs w:val="22"/>
        </w:rPr>
        <w:t xml:space="preserve">Figure </w:t>
      </w:r>
      <w:r w:rsidRPr="009073B5">
        <w:rPr>
          <w:b w:val="0"/>
          <w:bCs w:val="0"/>
          <w:i/>
          <w:iCs/>
          <w:color w:val="000000"/>
          <w:sz w:val="22"/>
          <w:szCs w:val="22"/>
        </w:rPr>
        <w:fldChar w:fldCharType="begin"/>
      </w:r>
      <w:r w:rsidRPr="009073B5">
        <w:rPr>
          <w:b w:val="0"/>
          <w:bCs w:val="0"/>
          <w:i/>
          <w:iCs/>
          <w:color w:val="000000"/>
          <w:sz w:val="22"/>
          <w:szCs w:val="22"/>
        </w:rPr>
        <w:instrText xml:space="preserve"> SEQ Figure \* ARABIC </w:instrText>
      </w:r>
      <w:r w:rsidRPr="009073B5">
        <w:rPr>
          <w:b w:val="0"/>
          <w:bCs w:val="0"/>
          <w:i/>
          <w:iCs/>
          <w:color w:val="000000"/>
          <w:sz w:val="22"/>
          <w:szCs w:val="22"/>
        </w:rPr>
        <w:fldChar w:fldCharType="separate"/>
      </w:r>
      <w:r w:rsidR="00427D37">
        <w:rPr>
          <w:b w:val="0"/>
          <w:bCs w:val="0"/>
          <w:i/>
          <w:iCs/>
          <w:noProof/>
          <w:color w:val="000000"/>
          <w:sz w:val="22"/>
          <w:szCs w:val="22"/>
        </w:rPr>
        <w:t>6</w:t>
      </w:r>
      <w:r w:rsidRPr="009073B5">
        <w:rPr>
          <w:b w:val="0"/>
          <w:bCs w:val="0"/>
          <w:i/>
          <w:iCs/>
          <w:color w:val="000000"/>
          <w:sz w:val="22"/>
          <w:szCs w:val="22"/>
        </w:rPr>
        <w:fldChar w:fldCharType="end"/>
      </w:r>
      <w:r w:rsidRPr="009073B5">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0BAC4D74"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dataframe of individual tree growth data on remeasured FIA plots to establish baseline rates of </w:t>
      </w:r>
      <w:r w:rsidR="000F6651">
        <w:t>tree</w:t>
      </w:r>
      <w:r>
        <w:t xml:space="preserve"> height </w:t>
      </w:r>
      <w:r w:rsidR="006A5898">
        <w:t>growth</w:t>
      </w:r>
      <w:r>
        <w:t>.</w:t>
      </w:r>
    </w:p>
    <w:p w14:paraId="0FFF4658" w14:textId="5A276CCA" w:rsidR="005675E0" w:rsidRDefault="005675E0" w:rsidP="00FF639F">
      <w:pPr>
        <w:numPr>
          <w:ilvl w:val="1"/>
          <w:numId w:val="9"/>
        </w:numPr>
        <w:spacing w:line="360" w:lineRule="auto"/>
        <w:rPr>
          <w:b/>
          <w:bCs/>
        </w:rPr>
      </w:pPr>
      <w:commentRangeStart w:id="50"/>
      <w:r>
        <w:rPr>
          <w:b/>
          <w:bCs/>
        </w:rPr>
        <w:t xml:space="preserve">Statistical </w:t>
      </w:r>
      <w:r w:rsidR="004F7F83">
        <w:rPr>
          <w:b/>
          <w:bCs/>
        </w:rPr>
        <w:t>Methods</w:t>
      </w:r>
      <w:r>
        <w:rPr>
          <w:b/>
          <w:bCs/>
        </w:rPr>
        <w:t xml:space="preserve"> Used</w:t>
      </w:r>
      <w:commentRangeEnd w:id="50"/>
      <w:r w:rsidR="00ED08A3">
        <w:rPr>
          <w:rStyle w:val="CommentReference"/>
        </w:rPr>
        <w:commentReference w:id="50"/>
      </w:r>
    </w:p>
    <w:p w14:paraId="48FC4485" w14:textId="2DA95F7C"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w:t>
      </w:r>
      <w:commentRangeStart w:id="51"/>
      <w:r w:rsidR="00EB0DA6">
        <w:t xml:space="preserve">R </w:t>
      </w:r>
      <w:r w:rsidR="00AB0F80">
        <w:t>Statistical Software</w:t>
      </w:r>
      <w:r w:rsidR="00232BE3">
        <w:t xml:space="preserve"> version 4.3.2</w:t>
      </w:r>
      <w:r w:rsidR="00AB0F80">
        <w:t xml:space="preserve"> </w:t>
      </w:r>
      <w:r w:rsidR="00AB0F80">
        <w:fldChar w:fldCharType="begin"/>
      </w:r>
      <w:r w:rsidR="00232BE3">
        <w:instrText xml:space="preserve"> ADDIN ZOTERO_ITEM CSL_CITATION {"citationID":"pD5ibeOa","properties":{"formattedCitation":"(R Core Team, 2023)","plainCitation":"(R Core Team, 2023)","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232BE3" w:rsidRPr="00232BE3">
        <w:t>(R Core Team, 2023)</w:t>
      </w:r>
      <w:r w:rsidR="00AB0F80">
        <w:fldChar w:fldCharType="end"/>
      </w:r>
      <w:r w:rsidR="00134C2B">
        <w:t>.</w:t>
      </w:r>
      <w:commentRangeEnd w:id="51"/>
      <w:r w:rsidR="00134C2B">
        <w:rPr>
          <w:rStyle w:val="CommentReference"/>
        </w:rPr>
        <w:commentReference w:id="51"/>
      </w:r>
    </w:p>
    <w:p w14:paraId="3998AB48" w14:textId="77777777" w:rsidR="00001839" w:rsidRDefault="00884DE5" w:rsidP="00001839">
      <w:pPr>
        <w:numPr>
          <w:ilvl w:val="2"/>
          <w:numId w:val="9"/>
        </w:numPr>
        <w:spacing w:line="360" w:lineRule="auto"/>
        <w:rPr>
          <w:b/>
          <w:bCs/>
        </w:rPr>
      </w:pPr>
      <w:bookmarkStart w:id="52" w:name="_Toc195460502"/>
      <w:r w:rsidRPr="00FA3903">
        <w:rPr>
          <w:b/>
          <w:bCs/>
        </w:rPr>
        <w:t>Linear Regression Model</w:t>
      </w:r>
      <w:bookmarkEnd w:id="52"/>
    </w:p>
    <w:p w14:paraId="3C2BE80B" w14:textId="4A7DE6C0"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E007D1">
        <w:instrText xml:space="preserve"> ADDIN ZOTERO_ITEM CSL_CITATION {"citationID":"RWl0TkFQ","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40179C">
        <w:fldChar w:fldCharType="separate"/>
      </w:r>
      <w:r w:rsidR="00C84275" w:rsidRPr="00C84275">
        <w:t>(Esri Inc.,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7C6CD612"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E007D1">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w:t>
      </w:r>
      <w:r w:rsidR="009E0A24">
        <w:lastRenderedPageBreak/>
        <w:t xml:space="preserve">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w:t>
      </w:r>
      <w:r w:rsidR="00134C2B">
        <w:t xml:space="preserve">less sensitive </w:t>
      </w:r>
      <w:r w:rsidR="009E0A24">
        <w:t>to outliers.</w:t>
      </w:r>
    </w:p>
    <w:p w14:paraId="652B982D" w14:textId="77777777" w:rsidR="009E0A24" w:rsidRDefault="009E0A24" w:rsidP="00FF639F">
      <w:pPr>
        <w:numPr>
          <w:ilvl w:val="2"/>
          <w:numId w:val="9"/>
        </w:numPr>
        <w:spacing w:line="360" w:lineRule="auto"/>
        <w:rPr>
          <w:b/>
          <w:bCs/>
        </w:rPr>
      </w:pPr>
      <w:bookmarkStart w:id="53" w:name="_Toc195460504"/>
      <w:r w:rsidRPr="00FA3903">
        <w:rPr>
          <w:b/>
          <w:bCs/>
        </w:rPr>
        <w:t>Equivalence Test</w:t>
      </w:r>
    </w:p>
    <w:p w14:paraId="5479EBFC" w14:textId="4C30045B" w:rsidR="009E0A24" w:rsidRDefault="009E0A24" w:rsidP="00FF639F">
      <w:pPr>
        <w:spacing w:line="360" w:lineRule="auto"/>
        <w:ind w:firstLine="360"/>
      </w:pPr>
      <w:r>
        <w:t>An insignificant</w:t>
      </w:r>
      <w:r w:rsidRPr="00081775">
        <w:t xml:space="preserve"> p-value of a null-hypothesis significance test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E007D1">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F2E127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w:t>
      </w:r>
      <w:r w:rsidR="00547694" w:rsidRPr="001B2C1A">
        <w:t xml:space="preserve">procedure </w:t>
      </w:r>
      <w:r w:rsidRPr="001B2C1A">
        <w:t>for equivalence testing</w:t>
      </w:r>
      <w:r w:rsidR="00547694" w:rsidRPr="001B2C1A">
        <w:t xml:space="preserve">. In </w:t>
      </w:r>
      <w:r w:rsidR="008A6A19">
        <w:t>this procedure</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xml:space="preserve">) bound of equivalence. </w:t>
      </w:r>
      <w:r w:rsidR="008A6A19">
        <w:t xml:space="preserve">Two one-sided tests </w:t>
      </w:r>
      <w:r w:rsidR="00547694" w:rsidRPr="001B2C1A">
        <w:t>utilize two simultaneous</w:t>
      </w:r>
      <w:r w:rsidR="00547694">
        <w:t xml:space="preserve"> null hypotheses</w:t>
      </w:r>
      <w:r w:rsidR="00203A5F">
        <w:t xml:space="preserve"> </w:t>
      </w:r>
      <w:r w:rsidR="00203A5F">
        <w:fldChar w:fldCharType="begin"/>
      </w:r>
      <w:r w:rsidR="00E007D1">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3"/>
    <w:p w14:paraId="465C07C4" w14:textId="74B1C2AB" w:rsidR="000542A1" w:rsidRDefault="00500840" w:rsidP="00FF639F">
      <w:pPr>
        <w:numPr>
          <w:ilvl w:val="2"/>
          <w:numId w:val="9"/>
        </w:numPr>
        <w:spacing w:line="360" w:lineRule="auto"/>
        <w:rPr>
          <w:b/>
          <w:bCs/>
        </w:rPr>
      </w:pPr>
      <w:r>
        <w:rPr>
          <w:b/>
          <w:bCs/>
        </w:rPr>
        <w:t>Wilcoxon Rank-Sum Test</w:t>
      </w:r>
    </w:p>
    <w:p w14:paraId="53A2B3C8" w14:textId="3A0B653C"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E007D1">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 xml:space="preserve">(JMP Statistical </w:t>
      </w:r>
      <w:r w:rsidR="0040179C" w:rsidRPr="0040179C">
        <w:lastRenderedPageBreak/>
        <w:t>Discovery, 2025)</w:t>
      </w:r>
      <w:r>
        <w:fldChar w:fldCharType="end"/>
      </w:r>
      <w:r w:rsidR="00500840">
        <w:t xml:space="preserve">. Given that this research aims to identify </w:t>
      </w:r>
      <w:r w:rsidR="00D02AC6">
        <w:t>growth</w:t>
      </w:r>
      <w:r w:rsidR="00500840">
        <w:t xml:space="preserve">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4" w:name="_Toc195460506"/>
      <w:r w:rsidRPr="00FA3903">
        <w:rPr>
          <w:b/>
          <w:bCs/>
        </w:rPr>
        <w:t>Mann-Kendall Test</w:t>
      </w:r>
      <w:bookmarkEnd w:id="54"/>
    </w:p>
    <w:p w14:paraId="2BA3D187" w14:textId="4472BA0D"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E007D1">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rsidR="00E007D1">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3E786B9" w:rsidR="003E5D6A" w:rsidRPr="00FA3903" w:rsidRDefault="00C75A5D" w:rsidP="004113E2">
      <w:pPr>
        <w:spacing w:line="360" w:lineRule="auto"/>
        <w:rPr>
          <w:b/>
          <w:bCs/>
        </w:rPr>
      </w:pPr>
      <w:r>
        <w:tab/>
      </w:r>
      <w:r w:rsidR="004113E2" w:rsidRPr="004F309F">
        <w:t xml:space="preserve">where S – 1 is used if S &gt; 0, or S – 1 is used if S &lt; 0. </w:t>
      </w:r>
      <w:r>
        <w:t>Larger</w:t>
      </w:r>
      <w:r w:rsidR="00BE7DD2">
        <w:t xml:space="preserve">, </w:t>
      </w:r>
      <w:r>
        <w:t xml:space="preserve">positive Z values provide greater confidence in rejecting the null hypothesis of no trend.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E007D1">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5" w:name="_Toc195460507"/>
      <w:r>
        <w:rPr>
          <w:b/>
          <w:bCs/>
        </w:rPr>
        <w:t>Bonferroni Correction</w:t>
      </w:r>
    </w:p>
    <w:p w14:paraId="6FAF042F" w14:textId="51367CDF" w:rsidR="004F7F83" w:rsidRDefault="004F7F83" w:rsidP="004F7F83">
      <w:pPr>
        <w:spacing w:line="360" w:lineRule="auto"/>
        <w:ind w:firstLine="360"/>
        <w:rPr>
          <w:b/>
          <w:bCs/>
        </w:rPr>
      </w:pPr>
      <w:r>
        <w:lastRenderedPageBreak/>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5"/>
    </w:p>
    <w:p w14:paraId="23FA0406" w14:textId="72632BB2" w:rsidR="00356D68" w:rsidRDefault="003E5D6A" w:rsidP="00FF639F">
      <w:pPr>
        <w:spacing w:line="360" w:lineRule="auto"/>
        <w:ind w:firstLine="360"/>
      </w:pPr>
      <w:r>
        <w:t xml:space="preserve">Prior to identifying </w:t>
      </w:r>
      <w:r w:rsidR="00D02AC6">
        <w:t>growth</w:t>
      </w:r>
      <w:r>
        <w:t xml:space="preserv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1A784A55"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w:t>
      </w:r>
      <w:r w:rsidR="00024DC9">
        <w:t xml:space="preserve">year of </w:t>
      </w:r>
      <w:r>
        <w:t>2020, resulting in 5,</w:t>
      </w:r>
      <w:r w:rsidR="008E1D01">
        <w:t>026</w:t>
      </w:r>
      <w:r>
        <w:t xml:space="preserve"> segments. Though the ALS data was collected in the winter months of late 2019 to early 2020, this was deemed to provide an adequate temporal coincidence with the ATL08 data. These segments will serve as a </w:t>
      </w:r>
      <w:r w:rsidRPr="00030331">
        <w:t>validation set</w:t>
      </w:r>
      <w:r>
        <w:rPr>
          <w:i/>
          <w:iCs/>
        </w:rPr>
        <w:t xml:space="preserve"> </w:t>
      </w:r>
      <w:r>
        <w:t xml:space="preserve">to assess the accuracy of the ATL08 product in </w:t>
      </w:r>
      <w:r w:rsidR="003B2CA1">
        <w:t xml:space="preserve">canopy </w:t>
      </w:r>
      <w:r>
        <w:t>height estimation.</w:t>
      </w:r>
    </w:p>
    <w:p w14:paraId="758CE6EC" w14:textId="1DB95324"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207147">
        <w:instrText xml:space="preserve"> ADDIN ZOTERO_ITEM CSL_CITATION {"citationID":"RbXwkoUB","properties":{"formattedCitation":"(Hurtado, 2020)","plainCitation":"(Hurtado, 2020)","dontUpdate":true,"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xml:space="preserve">; see </w:t>
      </w:r>
      <w:r w:rsidR="008D01DD">
        <w:t>Appendix</w:t>
      </w:r>
      <w:r w:rsidR="002A79C7">
        <w:t xml:space="preserve">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6" w:name="_Toc195460508"/>
      <w:r>
        <w:rPr>
          <w:b/>
          <w:bCs/>
        </w:rPr>
        <w:t>Phase</w:t>
      </w:r>
      <w:r w:rsidR="003E5D6A" w:rsidRPr="00FA3903">
        <w:rPr>
          <w:b/>
          <w:bCs/>
        </w:rPr>
        <w:t xml:space="preserve"> </w:t>
      </w:r>
      <w:r w:rsidR="000542A1" w:rsidRPr="00FA3903">
        <w:rPr>
          <w:b/>
          <w:bCs/>
        </w:rPr>
        <w:t xml:space="preserve">2: </w:t>
      </w:r>
      <w:bookmarkEnd w:id="56"/>
      <w:r w:rsidR="007D51DE">
        <w:rPr>
          <w:b/>
          <w:bCs/>
        </w:rPr>
        <w:t>Addressing Sampling Bias of ICESat-2 Data Collection</w:t>
      </w:r>
    </w:p>
    <w:p w14:paraId="52F4ED6B" w14:textId="0C3A874A" w:rsidR="007F557C" w:rsidRDefault="00B53607" w:rsidP="00127F76">
      <w:pPr>
        <w:spacing w:line="360" w:lineRule="auto"/>
        <w:ind w:firstLine="360"/>
        <w:rPr>
          <w:noProof/>
        </w:rPr>
      </w:pPr>
      <w:r w:rsidRPr="00D243FC">
        <w:lastRenderedPageBreak/>
        <w:t xml:space="preserve">Using ICESat-2 </w:t>
      </w:r>
      <w:r>
        <w:t xml:space="preserve">or </w:t>
      </w:r>
      <w:r w:rsidRPr="00D243FC">
        <w:t>GEDI</w:t>
      </w:r>
      <w:r w:rsidR="00590CB1">
        <w:t xml:space="preserve"> </w:t>
      </w:r>
      <w:r w:rsidR="006D7784">
        <w:t xml:space="preserve">data </w:t>
      </w:r>
      <w:r w:rsidRPr="00D243FC">
        <w:t>to track</w:t>
      </w:r>
      <w:r w:rsidR="00590CB1">
        <w:t xml:space="preserve"> </w:t>
      </w:r>
      <w:r w:rsidR="00D02AC6">
        <w:t>growth</w:t>
      </w:r>
      <w:r w:rsidR="00590CB1">
        <w:t xml:space="preserv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E007D1">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007D1">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sULUmViV/oEAHUP0r","uris":["http://zotero.org/users/local/cacSD1vw/i</w:instrText>
      </w:r>
      <w:r w:rsidR="00E007D1" w:rsidRPr="0083329C">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5A5649F5"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427D37">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 xml:space="preserve">ATL08 segments </w:t>
      </w:r>
      <w:r w:rsidR="00A15C08">
        <w:rPr>
          <w:b w:val="0"/>
          <w:bCs w:val="0"/>
          <w:i/>
          <w:iCs/>
          <w:sz w:val="24"/>
          <w:szCs w:val="24"/>
        </w:rPr>
        <w:t>across</w:t>
      </w:r>
      <w:r w:rsidR="00B205D0" w:rsidRPr="00B205D0">
        <w:rPr>
          <w:b w:val="0"/>
          <w:bCs w:val="0"/>
          <w:i/>
          <w:iCs/>
          <w:sz w:val="24"/>
          <w:szCs w:val="24"/>
        </w:rPr>
        <w:t xml:space="preserve">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211D2CE5" w:rsidR="00B239A8" w:rsidRDefault="00F73972" w:rsidP="00B53607">
      <w:pPr>
        <w:spacing w:line="360" w:lineRule="auto"/>
        <w:ind w:firstLine="360"/>
      </w:pPr>
      <w:r>
        <w:t xml:space="preserve">Since spatial differences in forest height may be </w:t>
      </w:r>
      <w:r w:rsidR="00D02AC6">
        <w:t xml:space="preserve">misinterpreted as change </w:t>
      </w:r>
      <w:r>
        <w:t>over time,</w:t>
      </w:r>
      <w:r w:rsidR="001040A7">
        <w:t xml:space="preserve"> </w:t>
      </w:r>
      <w:r w:rsidR="001A3910">
        <w:t>we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w:t>
      </w:r>
      <w:r w:rsidR="00BB10C0">
        <w:t xml:space="preserve">population distribution of </w:t>
      </w:r>
      <w:r w:rsidR="001A3910">
        <w:t xml:space="preserve">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w:t>
      </w:r>
      <w:r w:rsidR="00D02AC6">
        <w:t>growth</w:t>
      </w:r>
      <w:r>
        <w:t xml:space="preserv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2E889DCE" w:rsidR="001040A7" w:rsidRDefault="001040A7" w:rsidP="009B0077">
      <w:pPr>
        <w:keepNext/>
        <w:spacing w:line="360" w:lineRule="auto"/>
      </w:pPr>
      <w:r>
        <w:lastRenderedPageBreak/>
        <w:tab/>
      </w:r>
      <w:r w:rsidR="00127F76">
        <w:t>To generate the population of forests within our study area, we use</w:t>
      </w:r>
      <w:r w:rsidR="00427D37">
        <w:t>d</w:t>
      </w:r>
      <w:r w:rsidR="00127F76">
        <w:t xml:space="preserv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37FD053B" w14:textId="77777777" w:rsidR="00427D37" w:rsidRDefault="00427D37" w:rsidP="00427D37">
      <w:pPr>
        <w:pStyle w:val="Caption"/>
        <w:keepNext/>
        <w:spacing w:line="360" w:lineRule="auto"/>
      </w:pPr>
      <w:r>
        <w:rPr>
          <w:noProof/>
        </w:rPr>
        <w:drawing>
          <wp:inline distT="0" distB="0" distL="0" distR="0" wp14:anchorId="105A78AA" wp14:editId="0798E166">
            <wp:extent cx="5943600" cy="2486819"/>
            <wp:effectExtent l="0" t="0" r="0" b="0"/>
            <wp:docPr id="2117346483" name="Picture 2" descr="A screenshot of a computer generated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346483" name="Picture 2" descr="A screenshot of a computer generated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86819"/>
                    </a:xfrm>
                    <a:prstGeom prst="rect">
                      <a:avLst/>
                    </a:prstGeom>
                    <a:noFill/>
                    <a:ln>
                      <a:noFill/>
                    </a:ln>
                  </pic:spPr>
                </pic:pic>
              </a:graphicData>
            </a:graphic>
          </wp:inline>
        </w:drawing>
      </w:r>
    </w:p>
    <w:p w14:paraId="158548B8" w14:textId="70C1EE5C" w:rsidR="001040A7" w:rsidRPr="00427D37" w:rsidRDefault="00427D37" w:rsidP="00427D37">
      <w:pPr>
        <w:pStyle w:val="Caption"/>
        <w:spacing w:line="360" w:lineRule="auto"/>
        <w:rPr>
          <w:b w:val="0"/>
          <w:bCs w:val="0"/>
          <w:i/>
          <w:iCs/>
          <w:sz w:val="22"/>
          <w:szCs w:val="22"/>
        </w:rPr>
      </w:pPr>
      <w:r w:rsidRPr="00427D37">
        <w:rPr>
          <w:b w:val="0"/>
          <w:bCs w:val="0"/>
          <w:i/>
          <w:iCs/>
          <w:sz w:val="22"/>
          <w:szCs w:val="22"/>
        </w:rPr>
        <w:t xml:space="preserve">Figure </w:t>
      </w:r>
      <w:r w:rsidRPr="00427D37">
        <w:rPr>
          <w:b w:val="0"/>
          <w:bCs w:val="0"/>
          <w:i/>
          <w:iCs/>
          <w:sz w:val="22"/>
          <w:szCs w:val="22"/>
        </w:rPr>
        <w:fldChar w:fldCharType="begin"/>
      </w:r>
      <w:r w:rsidRPr="00427D37">
        <w:rPr>
          <w:b w:val="0"/>
          <w:bCs w:val="0"/>
          <w:i/>
          <w:iCs/>
          <w:sz w:val="22"/>
          <w:szCs w:val="22"/>
        </w:rPr>
        <w:instrText xml:space="preserve"> SEQ Figure \* ARABIC </w:instrText>
      </w:r>
      <w:r w:rsidRPr="00427D37">
        <w:rPr>
          <w:b w:val="0"/>
          <w:bCs w:val="0"/>
          <w:i/>
          <w:iCs/>
          <w:sz w:val="22"/>
          <w:szCs w:val="22"/>
        </w:rPr>
        <w:fldChar w:fldCharType="separate"/>
      </w:r>
      <w:r w:rsidRPr="00427D37">
        <w:rPr>
          <w:b w:val="0"/>
          <w:bCs w:val="0"/>
          <w:i/>
          <w:iCs/>
          <w:noProof/>
          <w:sz w:val="22"/>
          <w:szCs w:val="22"/>
        </w:rPr>
        <w:t>8</w:t>
      </w:r>
      <w:r w:rsidRPr="00427D37">
        <w:rPr>
          <w:b w:val="0"/>
          <w:bCs w:val="0"/>
          <w:i/>
          <w:iCs/>
          <w:sz w:val="22"/>
          <w:szCs w:val="22"/>
        </w:rPr>
        <w:fldChar w:fldCharType="end"/>
      </w:r>
      <w:r w:rsidRPr="00427D37">
        <w:rPr>
          <w:b w:val="0"/>
          <w:bCs w:val="0"/>
          <w:i/>
          <w:iCs/>
          <w:sz w:val="22"/>
          <w:szCs w:val="22"/>
        </w:rPr>
        <w:t>:</w:t>
      </w:r>
      <w:r>
        <w:rPr>
          <w:b w:val="0"/>
          <w:bCs w:val="0"/>
          <w:i/>
          <w:iCs/>
          <w:sz w:val="22"/>
          <w:szCs w:val="22"/>
        </w:rPr>
        <w:t xml:space="preserve"> </w:t>
      </w:r>
      <w:r w:rsidRPr="00427D37">
        <w:rPr>
          <w:b w:val="0"/>
          <w:bCs w:val="0"/>
          <w:i/>
          <w:iCs/>
          <w:sz w:val="22"/>
          <w:szCs w:val="22"/>
        </w:rPr>
        <w:t>Layout showing a) all forested pixels throughout the study area, colored by forest cover type, and b) a random selection of 50,000 forest pixels. Selected pixels have an ATL08 segment created at their center coordinates, resulting in the red speckled effect</w:t>
      </w:r>
      <w:r>
        <w:rPr>
          <w:b w:val="0"/>
          <w:bCs w:val="0"/>
          <w:i/>
          <w:iCs/>
          <w:sz w:val="22"/>
          <w:szCs w:val="22"/>
        </w:rPr>
        <w:t>.</w:t>
      </w:r>
    </w:p>
    <w:p w14:paraId="15280C2A" w14:textId="343D0BC9" w:rsidR="00F351E3" w:rsidRDefault="008E5498" w:rsidP="00427D3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7" w:name="_Toc195460509"/>
      <w:r>
        <w:rPr>
          <w:b/>
          <w:bCs/>
        </w:rPr>
        <w:t>Sample Location Equivalence</w:t>
      </w:r>
    </w:p>
    <w:p w14:paraId="57BE7D43" w14:textId="23D009BD"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an against</w:t>
      </w:r>
      <w:r w:rsidR="00427D37">
        <w:t xml:space="preserve"> the</w:t>
      </w:r>
      <w:r w:rsidR="006D5C4F">
        <w:t xml:space="preserve"> </w:t>
      </w:r>
      <w:r>
        <w:t>population. For this</w:t>
      </w:r>
      <w:r w:rsidR="00A74BB0">
        <w:t>,</w:t>
      </w:r>
      <w:r>
        <w:t xml:space="preserve"> we</w:t>
      </w:r>
      <w:r w:rsidR="00A74BB0">
        <w:t xml:space="preserve"> perform equivalence testing with </w:t>
      </w:r>
      <w:r w:rsidR="001040A7">
        <w:t xml:space="preserve">a bootstrapped </w:t>
      </w:r>
      <w:r w:rsidR="00427D37">
        <w:t>two one-sided tests</w:t>
      </w:r>
      <w:r w:rsidR="001040A7">
        <w:t xml:space="preserve">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E007D1">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t>
      </w:r>
      <w:r w:rsidR="00A20933">
        <w:t>is</w:t>
      </w:r>
      <w:r w:rsidR="001040A7">
        <w:t xml:space="preserve"> robust to possible violations of the standard t-test </w:t>
      </w:r>
      <w:r w:rsidR="001040A7">
        <w:fldChar w:fldCharType="begin"/>
      </w:r>
      <w:r w:rsidR="00207147">
        <w:instrText xml:space="preserve"> ADDIN ZOTERO_ITEM CSL_CITATION {"citationID":"TTyl3kRy","properties":{"formattedCitation":"(Caldwell, 2025)","plainCitation":"(Caldwell, 2025)","dontUpdate":true,"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5EE27DC7" w:rsidR="00765452" w:rsidRDefault="00B02E32" w:rsidP="001040A7">
      <w:pPr>
        <w:spacing w:line="360" w:lineRule="auto"/>
      </w:pPr>
      <w:r>
        <w:lastRenderedPageBreak/>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w:t>
      </w:r>
      <w:r w:rsidR="007E3712">
        <w:t xml:space="preserve">of </w:t>
      </w:r>
      <w:r>
        <w:t xml:space="preserve">canopy height between </w:t>
      </w:r>
      <w:r w:rsidR="00A5295D">
        <w:t xml:space="preserve">the footprints of </w:t>
      </w:r>
      <w:r>
        <w:t>sample</w:t>
      </w:r>
      <w:r w:rsidR="00A5295D">
        <w:t>s</w:t>
      </w:r>
      <w:r>
        <w:t xml:space="preserve">. </w:t>
      </w:r>
      <w:r w:rsidR="001040A7">
        <w:t xml:space="preserve">These tests 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13B02283"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w:t>
      </w:r>
      <w:r w:rsidR="00427D37">
        <w:t xml:space="preserve"> detecting</w:t>
      </w:r>
      <w:r w:rsidR="005E1B17">
        <w:t xml:space="preserve"> </w:t>
      </w:r>
      <w:r w:rsidR="00D02AC6">
        <w:t>growth</w:t>
      </w:r>
      <w:r w:rsidR="005E1B17">
        <w:t xml:space="preserve"> over time</w:t>
      </w:r>
      <w:r w:rsidR="00B01ADA">
        <w:t xml:space="preserve">. </w:t>
      </w:r>
    </w:p>
    <w:p w14:paraId="0572E08F" w14:textId="2530EED0"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3:</w:t>
      </w:r>
      <w:bookmarkEnd w:id="57"/>
      <w:r w:rsidR="00F10E2C">
        <w:rPr>
          <w:b/>
          <w:bCs/>
        </w:rPr>
        <w:t xml:space="preserve"> FIA-Derived Tree</w:t>
      </w:r>
      <w:r w:rsidR="007D51DE">
        <w:rPr>
          <w:b/>
          <w:bCs/>
        </w:rPr>
        <w:t xml:space="preserve"> Height Growth</w:t>
      </w:r>
    </w:p>
    <w:p w14:paraId="69BF1F33" w14:textId="6B2F2BDE" w:rsidR="009623B9" w:rsidRDefault="008638FC" w:rsidP="00FF639F">
      <w:pPr>
        <w:spacing w:line="360" w:lineRule="auto"/>
        <w:ind w:firstLine="360"/>
      </w:pPr>
      <w:r>
        <w:t>Phase</w:t>
      </w:r>
      <w:r w:rsidR="00E04988">
        <w:t xml:space="preserve"> 3 determines expected </w:t>
      </w:r>
      <w:r w:rsidR="00F10E2C">
        <w:t>tree</w:t>
      </w:r>
      <w:r w:rsidR="004C5FF2">
        <w:t xml:space="preserve">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w:t>
      </w:r>
      <w:r w:rsidR="00427D37">
        <w:t>d</w:t>
      </w:r>
      <w:r w:rsidR="009623B9">
        <w:t xml:space="preserv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w:t>
      </w:r>
      <w:r w:rsidR="00427D37">
        <w:t>d</w:t>
      </w:r>
      <w:r w:rsidR="009623B9">
        <w:t xml:space="preserv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57EE83FC"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 xml:space="preserve">in </w:t>
      </w:r>
      <w:r w:rsidR="00F10E2C">
        <w:t>tree</w:t>
      </w:r>
      <w:r w:rsidR="008C3B04">
        <w:t xml:space="preserve"> height</w:t>
      </w:r>
      <w:r w:rsidR="009623B9">
        <w:t>.</w:t>
      </w:r>
      <w:r w:rsidR="00D8531F">
        <w:t xml:space="preserve"> </w:t>
      </w:r>
    </w:p>
    <w:p w14:paraId="4A29CDAD" w14:textId="35D27C90" w:rsidR="00336B77" w:rsidRDefault="00D8531F" w:rsidP="003C2C51">
      <w:pPr>
        <w:spacing w:line="360" w:lineRule="auto"/>
        <w:ind w:firstLine="360"/>
      </w:pPr>
      <w:r>
        <w:t xml:space="preserve">Increment </w:t>
      </w:r>
      <w:r w:rsidR="006B2787">
        <w:t>represents the annual,</w:t>
      </w:r>
      <w:r>
        <w:t xml:space="preserve"> year-over-year </w:t>
      </w:r>
      <w:r w:rsidR="00976338">
        <w:t>growth</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4A3A4B98"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872B2D">
        <w:t xml:space="preserve"> for code</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25874D45" w:rsidR="000542A1" w:rsidRDefault="008638FC" w:rsidP="00FF639F">
      <w:pPr>
        <w:numPr>
          <w:ilvl w:val="1"/>
          <w:numId w:val="9"/>
        </w:numPr>
        <w:spacing w:line="360" w:lineRule="auto"/>
        <w:rPr>
          <w:b/>
          <w:bCs/>
        </w:rPr>
      </w:pPr>
      <w:bookmarkStart w:id="58" w:name="_Toc195460510"/>
      <w:r>
        <w:rPr>
          <w:b/>
          <w:bCs/>
        </w:rPr>
        <w:t>Phase</w:t>
      </w:r>
      <w:r w:rsidR="003E5D6A" w:rsidRPr="00FA3903">
        <w:rPr>
          <w:b/>
          <w:bCs/>
        </w:rPr>
        <w:t xml:space="preserve"> </w:t>
      </w:r>
      <w:r w:rsidR="000542A1" w:rsidRPr="00FA3903">
        <w:rPr>
          <w:b/>
          <w:bCs/>
        </w:rPr>
        <w:t xml:space="preserve">4: </w:t>
      </w:r>
      <w:r w:rsidR="00081055" w:rsidRPr="00FA3903">
        <w:rPr>
          <w:b/>
          <w:bCs/>
        </w:rPr>
        <w:t xml:space="preserve">Assessing </w:t>
      </w:r>
      <w:r w:rsidR="000542A1" w:rsidRPr="00FA3903">
        <w:rPr>
          <w:b/>
          <w:bCs/>
        </w:rPr>
        <w:t xml:space="preserve">Canopy Height </w:t>
      </w:r>
      <w:r w:rsidR="007D51DE">
        <w:rPr>
          <w:b/>
          <w:bCs/>
        </w:rPr>
        <w:t>Growth</w:t>
      </w:r>
      <w:r w:rsidR="000542A1" w:rsidRPr="00FA3903">
        <w:rPr>
          <w:b/>
          <w:bCs/>
        </w:rPr>
        <w:t xml:space="preserve"> with ATL08</w:t>
      </w:r>
      <w:bookmarkEnd w:id="58"/>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5E9D9FC9" w:rsidR="006D0768" w:rsidRDefault="006D0768" w:rsidP="006D0768">
      <w:pPr>
        <w:spacing w:line="360" w:lineRule="auto"/>
        <w:ind w:firstLine="360"/>
      </w:pPr>
      <w:r>
        <w:t xml:space="preserve">First, </w:t>
      </w:r>
      <w:r w:rsidR="00AC0C22">
        <w:t>we use</w:t>
      </w:r>
      <w:r w:rsidR="00427D37">
        <w:t>d</w:t>
      </w:r>
      <w:r w:rsidR="00AC0C22">
        <w:t xml:space="preserv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79AE6B48" w:rsidR="00E04988" w:rsidRDefault="0008790D" w:rsidP="00FF639F">
      <w:pPr>
        <w:spacing w:line="360" w:lineRule="auto"/>
        <w:ind w:firstLine="360"/>
      </w:pPr>
      <w:r>
        <w:t xml:space="preserve">Next, </w:t>
      </w:r>
      <w:r w:rsidR="00AC0C22">
        <w:t>we employ</w:t>
      </w:r>
      <w:r w:rsidR="00427D37">
        <w:t>ed</w:t>
      </w:r>
      <w:r w:rsidR="00AC0C22">
        <w:t xml:space="preserve">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xml:space="preserve">, approximating the </w:t>
      </w:r>
      <w:r w:rsidR="00976338">
        <w:t>rate of growth</w:t>
      </w:r>
      <w:r w:rsidR="00E27190">
        <w:t xml:space="preserv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56FFB0DE" w:rsidR="00E04988" w:rsidRDefault="00E04988" w:rsidP="00FF639F">
      <w:pPr>
        <w:spacing w:line="360" w:lineRule="auto"/>
        <w:ind w:firstLine="360"/>
      </w:pPr>
      <w:r w:rsidRPr="002B5EF7">
        <w:t>Finally</w:t>
      </w:r>
      <w:r>
        <w:t xml:space="preserve">, </w:t>
      </w:r>
      <w:r w:rsidR="00E27190">
        <w:t>we use</w:t>
      </w:r>
      <w:r w:rsidR="00427D37">
        <w:t>d</w:t>
      </w:r>
      <w:r w:rsidR="00E27190">
        <w:t xml:space="preserv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t>
      </w:r>
      <w:r w:rsidR="00082C51">
        <w:lastRenderedPageBreak/>
        <w:t xml:space="preserve">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59" w:name="_Toc195460511"/>
      <w:r w:rsidRPr="00FA3903">
        <w:rPr>
          <w:b/>
          <w:bCs/>
        </w:rPr>
        <w:t>Results</w:t>
      </w:r>
      <w:bookmarkEnd w:id="35"/>
      <w:bookmarkEnd w:id="36"/>
      <w:bookmarkEnd w:id="59"/>
    </w:p>
    <w:p w14:paraId="2BF2C8AB" w14:textId="77777777" w:rsidR="00BA0245" w:rsidRDefault="008638FC" w:rsidP="00BA0245">
      <w:pPr>
        <w:numPr>
          <w:ilvl w:val="1"/>
          <w:numId w:val="9"/>
        </w:numPr>
        <w:spacing w:line="360" w:lineRule="auto"/>
        <w:rPr>
          <w:b/>
          <w:bCs/>
        </w:rPr>
      </w:pPr>
      <w:bookmarkStart w:id="60" w:name="_Toc195460512"/>
      <w:r>
        <w:rPr>
          <w:b/>
          <w:bCs/>
        </w:rPr>
        <w:t>Phase</w:t>
      </w:r>
      <w:r w:rsidR="003E5D6A" w:rsidRPr="00FA3903">
        <w:rPr>
          <w:b/>
          <w:bCs/>
        </w:rPr>
        <w:t xml:space="preserve"> </w:t>
      </w:r>
      <w:r w:rsidR="000542A1" w:rsidRPr="00FA3903">
        <w:rPr>
          <w:b/>
          <w:bCs/>
        </w:rPr>
        <w:t>1: Validating ATL08 Canopy Heights with ALS</w:t>
      </w:r>
      <w:bookmarkEnd w:id="60"/>
    </w:p>
    <w:p w14:paraId="62636592" w14:textId="3C8E4580"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w:t>
      </w:r>
      <w:r w:rsidR="00872B2D">
        <w:t xml:space="preserve"> 9</w:t>
      </w:r>
      <w:r w:rsidR="00595F83" w:rsidRPr="00595F83">
        <w:t>).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7E84FD22"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427D37">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1" w:name="_Toc195460513"/>
      <w:r>
        <w:rPr>
          <w:b/>
          <w:bCs/>
        </w:rPr>
        <w:lastRenderedPageBreak/>
        <w:t>Phase</w:t>
      </w:r>
      <w:r w:rsidR="003E5D6A" w:rsidRPr="00FA3903">
        <w:rPr>
          <w:b/>
          <w:bCs/>
        </w:rPr>
        <w:t xml:space="preserve"> </w:t>
      </w:r>
      <w:r w:rsidR="000542A1" w:rsidRPr="00FA3903">
        <w:rPr>
          <w:b/>
          <w:bCs/>
        </w:rPr>
        <w:t xml:space="preserve">2: </w:t>
      </w:r>
      <w:bookmarkEnd w:id="61"/>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commentRangeStart w:id="62"/>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commentRangeEnd w:id="62"/>
      <w:r w:rsidR="00427D37">
        <w:rPr>
          <w:rStyle w:val="CommentReference"/>
        </w:rPr>
        <w:commentReference w:id="62"/>
      </w:r>
    </w:p>
    <w:p w14:paraId="43CABEB8" w14:textId="42E1122D"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427D37">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3" w:name="_Toc195460514"/>
      <w:r>
        <w:rPr>
          <w:b/>
          <w:bCs/>
        </w:rPr>
        <w:t>Sample Location Equivalence</w:t>
      </w:r>
    </w:p>
    <w:p w14:paraId="6FA1FF06" w14:textId="05A4D8E1"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rsidR="000F54E1">
        <w:t>1</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50936F97"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427D37">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distributions of ALS canopy heights</w:t>
      </w:r>
      <w:r w:rsidR="00872B2D">
        <w:rPr>
          <w:b w:val="0"/>
          <w:bCs w:val="0"/>
          <w:i/>
          <w:iCs/>
          <w:color w:val="000000" w:themeColor="text1"/>
        </w:rPr>
        <w:t xml:space="preserve"> between samples</w:t>
      </w:r>
      <w:r w:rsidR="00D57F6E">
        <w:rPr>
          <w:b w:val="0"/>
          <w:bCs w:val="0"/>
          <w:i/>
          <w:iCs/>
          <w:color w:val="000000" w:themeColor="text1"/>
        </w:rPr>
        <w:t>.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2993CBBA" w:rsidR="00417C2A" w:rsidRDefault="00BA3BB6" w:rsidP="00BA3BB6">
      <w:pPr>
        <w:spacing w:line="360" w:lineRule="auto"/>
      </w:pPr>
      <w:r>
        <w:tab/>
        <w:t>At</w:t>
      </w:r>
      <w:r w:rsidR="00872B2D">
        <w:t xml:space="preserve"> a</w:t>
      </w:r>
      <w:r>
        <w:t xml:space="preserve"> </w:t>
      </w:r>
      <w:r w:rsidR="00BE7DD2">
        <w:t>stricter</w:t>
      </w:r>
      <w:r>
        <w:t xml:space="preserve"> </w:t>
      </w:r>
      <w:r w:rsidR="008D798A">
        <w:t xml:space="preserve">equivalence </w:t>
      </w:r>
      <w:r>
        <w:t xml:space="preserve">margin </w:t>
      </w:r>
      <w:r w:rsidR="00872B2D">
        <w:t xml:space="preserve">of </w:t>
      </w:r>
      <w:r>
        <w:t xml:space="preserve">0.1 </w:t>
      </w:r>
      <w:r w:rsidR="00C74668">
        <w:t>meter</w:t>
      </w:r>
      <w:r w:rsidR="00872B2D">
        <w:t>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2B089FF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3"/>
      <w:r w:rsidR="006422DB">
        <w:rPr>
          <w:b/>
          <w:bCs/>
        </w:rPr>
        <w:t xml:space="preserve">FIA-Derived </w:t>
      </w:r>
      <w:r w:rsidR="00976338">
        <w:rPr>
          <w:b/>
          <w:bCs/>
        </w:rPr>
        <w:t>Tree</w:t>
      </w:r>
      <w:r w:rsidR="006422DB">
        <w:rPr>
          <w:b/>
          <w:bCs/>
        </w:rPr>
        <w:t xml:space="preserve"> </w:t>
      </w:r>
      <w:r w:rsidR="00F10E2C">
        <w:rPr>
          <w:b/>
          <w:bCs/>
        </w:rPr>
        <w:t xml:space="preserve">Height </w:t>
      </w:r>
      <w:r w:rsidR="00976338">
        <w:rPr>
          <w:b/>
          <w:bCs/>
        </w:rPr>
        <w:t>Growth</w:t>
      </w:r>
    </w:p>
    <w:p w14:paraId="203E18F6" w14:textId="5167A61E"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w:t>
      </w:r>
      <w:r w:rsidR="00976338">
        <w:t>tree</w:t>
      </w:r>
      <w:r w:rsidR="00D44017">
        <w:t xml:space="preserve">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456BAD8" w:rsidR="005918D9" w:rsidRPr="004D1978" w:rsidRDefault="005918D9" w:rsidP="00B42C10">
            <w:pPr>
              <w:spacing w:line="360" w:lineRule="auto"/>
              <w:rPr>
                <w:rFonts w:ascii="Times New Roman" w:hAnsi="Times New Roman"/>
              </w:rPr>
            </w:pPr>
            <w:r w:rsidRPr="004D1978">
              <w:rPr>
                <w:rFonts w:ascii="Times New Roman" w:hAnsi="Times New Roman"/>
              </w:rPr>
              <w:t>Net </w:t>
            </w:r>
            <w:r w:rsidR="00FC4496">
              <w:rPr>
                <w:rFonts w:ascii="Times New Roman" w:hAnsi="Times New Roman"/>
              </w:rPr>
              <w:t>Growth</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5D884F76"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expected plot-level </w:t>
      </w:r>
      <w:r w:rsidR="00520C23">
        <w:t xml:space="preserve">annual </w:t>
      </w:r>
      <w:r w:rsidR="00B42C10">
        <w:t xml:space="preserve">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6CA825F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427D37">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23FA589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427D37">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6E3ACAF" w:rsidR="00E91B3F" w:rsidRDefault="008638FC" w:rsidP="00E91B3F">
      <w:pPr>
        <w:numPr>
          <w:ilvl w:val="1"/>
          <w:numId w:val="9"/>
        </w:numPr>
        <w:spacing w:line="360" w:lineRule="auto"/>
        <w:rPr>
          <w:b/>
          <w:bCs/>
        </w:rPr>
      </w:pPr>
      <w:bookmarkStart w:id="64" w:name="_Toc195460515"/>
      <w:r>
        <w:rPr>
          <w:b/>
          <w:bCs/>
        </w:rPr>
        <w:t>Phase</w:t>
      </w:r>
      <w:r w:rsidR="003E5D6A" w:rsidRPr="00FA3903">
        <w:rPr>
          <w:b/>
          <w:bCs/>
        </w:rPr>
        <w:t xml:space="preserve"> </w:t>
      </w:r>
      <w:r w:rsidR="000542A1" w:rsidRPr="00FA3903">
        <w:rPr>
          <w:b/>
          <w:bCs/>
        </w:rPr>
        <w:t xml:space="preserve">4: Assessing Canopy Height </w:t>
      </w:r>
      <w:r w:rsidR="00B13130">
        <w:rPr>
          <w:b/>
          <w:bCs/>
        </w:rPr>
        <w:t>Growth</w:t>
      </w:r>
      <w:r w:rsidR="000542A1" w:rsidRPr="00FA3903">
        <w:rPr>
          <w:b/>
          <w:bCs/>
        </w:rPr>
        <w:t xml:space="preserve"> with ATL08</w:t>
      </w:r>
      <w:bookmarkEnd w:id="64"/>
    </w:p>
    <w:p w14:paraId="3E8C2899" w14:textId="461CFB45" w:rsidR="006F1694" w:rsidRDefault="003F3E73" w:rsidP="003F3E73">
      <w:pPr>
        <w:spacing w:line="360" w:lineRule="auto"/>
      </w:pPr>
      <w:r>
        <w:rPr>
          <w:b/>
          <w:bCs/>
        </w:rPr>
        <w:tab/>
      </w:r>
      <w:r w:rsidR="00591F9C" w:rsidRPr="00591F9C">
        <w:t>Wilcoxon Rank Sum tests show</w:t>
      </w:r>
      <w:r w:rsidR="00591F9C" w:rsidRPr="00FB74B3">
        <w:t xml:space="preserve"> s</w:t>
      </w:r>
      <w:r w:rsidRPr="00FB74B3">
        <w:t>tatistically</w:t>
      </w:r>
      <w:r>
        <w:t xml:space="preserve"> significant net </w:t>
      </w:r>
      <w:r w:rsidR="00591F9C">
        <w:t xml:space="preserve">growth </w:t>
      </w:r>
      <w:r>
        <w:t>in canopy height between 2020 and 2024 for all factor levels except forests with 20-30 years since disturbance (Figure 1</w:t>
      </w:r>
      <w:r w:rsidR="001F5394">
        <w:t>4</w:t>
      </w:r>
      <w:r>
        <w:t xml:space="preserve">). </w:t>
      </w:r>
      <w:r w:rsidR="006F1694">
        <w:t>The W statistic</w:t>
      </w:r>
      <w:r w:rsidR="00FB74B3">
        <w:t xml:space="preserve">—indicating </w:t>
      </w:r>
      <w:r w:rsidR="006F1694">
        <w:t>summed ranks of canopy heights in the last year of data</w:t>
      </w:r>
      <w:r w:rsidR="00FB74B3">
        <w:t xml:space="preserve">—is </w:t>
      </w:r>
      <w:r w:rsidR="006F1694">
        <w:t>highest in Woody Wetlands (</w:t>
      </w:r>
      <w:r w:rsidR="00BE6723">
        <w:t xml:space="preserve">W = </w:t>
      </w:r>
      <w:r w:rsidR="006F1694">
        <w:t>15</w:t>
      </w:r>
      <w:r w:rsidR="001F5394">
        <w:t>1</w:t>
      </w:r>
      <w:r w:rsidR="006F1694">
        <w:t xml:space="preserve">,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r>
      <w:commentRangeStart w:id="65"/>
      <w:r>
        <w:t>The mean difference</w:t>
      </w:r>
      <w:r w:rsidR="00E813F4">
        <w:t>s</w:t>
      </w:r>
      <w:r>
        <w:t xml:space="preserve"> i</w:t>
      </w:r>
      <w:commentRangeEnd w:id="65"/>
      <w:r w:rsidR="004F2D0E">
        <w:rPr>
          <w:rStyle w:val="CommentReference"/>
        </w:rPr>
        <w:commentReference w:id="65"/>
      </w:r>
      <w:r>
        <w:t xml:space="preserve">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3E3D93FD">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4E4BA198"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427D37">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38EAE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w:t>
      </w:r>
      <w:r w:rsidR="001F5394">
        <w:t>5</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8628100" w14:textId="77777777" w:rsidR="00C6348C" w:rsidRDefault="00C6348C" w:rsidP="00C6348C">
      <w:pPr>
        <w:keepNext/>
        <w:spacing w:line="360" w:lineRule="auto"/>
        <w:jc w:val="center"/>
      </w:pPr>
      <w:r>
        <w:rPr>
          <w:noProof/>
        </w:rPr>
        <w:lastRenderedPageBreak/>
        <w:drawing>
          <wp:inline distT="0" distB="0" distL="0" distR="0" wp14:anchorId="462D6EAE" wp14:editId="1C81F78D">
            <wp:extent cx="5943600" cy="6616382"/>
            <wp:effectExtent l="0" t="0" r="0" b="0"/>
            <wp:docPr id="287356565" name="Picture 1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56565" name="Picture 11"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6616382"/>
                    </a:xfrm>
                    <a:prstGeom prst="rect">
                      <a:avLst/>
                    </a:prstGeom>
                    <a:noFill/>
                    <a:ln>
                      <a:noFill/>
                    </a:ln>
                  </pic:spPr>
                </pic:pic>
              </a:graphicData>
            </a:graphic>
          </wp:inline>
        </w:drawing>
      </w:r>
    </w:p>
    <w:p w14:paraId="6F9A6CBB" w14:textId="056797B4" w:rsidR="0098451E" w:rsidRPr="00C6348C" w:rsidRDefault="00C6348C" w:rsidP="00C6348C">
      <w:pPr>
        <w:pStyle w:val="Caption"/>
        <w:spacing w:line="360" w:lineRule="auto"/>
        <w:rPr>
          <w:b w:val="0"/>
          <w:bCs w:val="0"/>
          <w:i/>
          <w:iCs/>
          <w:sz w:val="22"/>
          <w:szCs w:val="22"/>
        </w:rPr>
      </w:pPr>
      <w:r w:rsidRPr="00C6348C">
        <w:rPr>
          <w:b w:val="0"/>
          <w:bCs w:val="0"/>
          <w:i/>
          <w:iCs/>
          <w:sz w:val="22"/>
          <w:szCs w:val="22"/>
        </w:rPr>
        <w:t xml:space="preserve">Figure </w:t>
      </w:r>
      <w:r w:rsidRPr="00C6348C">
        <w:rPr>
          <w:b w:val="0"/>
          <w:bCs w:val="0"/>
          <w:i/>
          <w:iCs/>
          <w:sz w:val="22"/>
          <w:szCs w:val="22"/>
        </w:rPr>
        <w:fldChar w:fldCharType="begin"/>
      </w:r>
      <w:r w:rsidRPr="00C6348C">
        <w:rPr>
          <w:b w:val="0"/>
          <w:bCs w:val="0"/>
          <w:i/>
          <w:iCs/>
          <w:sz w:val="22"/>
          <w:szCs w:val="22"/>
        </w:rPr>
        <w:instrText xml:space="preserve"> SEQ Figure \* ARABIC </w:instrText>
      </w:r>
      <w:r w:rsidRPr="00C6348C">
        <w:rPr>
          <w:b w:val="0"/>
          <w:bCs w:val="0"/>
          <w:i/>
          <w:iCs/>
          <w:sz w:val="22"/>
          <w:szCs w:val="22"/>
        </w:rPr>
        <w:fldChar w:fldCharType="separate"/>
      </w:r>
      <w:r w:rsidR="00427D37">
        <w:rPr>
          <w:b w:val="0"/>
          <w:bCs w:val="0"/>
          <w:i/>
          <w:iCs/>
          <w:noProof/>
          <w:sz w:val="22"/>
          <w:szCs w:val="22"/>
        </w:rPr>
        <w:t>15</w:t>
      </w:r>
      <w:r w:rsidRPr="00C6348C">
        <w:rPr>
          <w:b w:val="0"/>
          <w:bCs w:val="0"/>
          <w:i/>
          <w:iCs/>
          <w:sz w:val="22"/>
          <w:szCs w:val="22"/>
        </w:rPr>
        <w:fldChar w:fldCharType="end"/>
      </w:r>
      <w:r>
        <w:rPr>
          <w:b w:val="0"/>
          <w:bCs w:val="0"/>
          <w:i/>
          <w:iCs/>
          <w:sz w:val="22"/>
          <w:szCs w:val="22"/>
        </w:rPr>
        <w:t>:</w:t>
      </w:r>
      <w:r w:rsidRPr="00C6348C">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71003862" w:rsidR="00217F80" w:rsidRDefault="002A03A2" w:rsidP="00613B67">
      <w:pPr>
        <w:spacing w:line="360" w:lineRule="auto"/>
        <w:ind w:firstLine="720"/>
      </w:pPr>
      <w:bookmarkStart w:id="66" w:name="_Toc195197923"/>
      <w:bookmarkStart w:id="67" w:name="_Toc195198130"/>
      <w:bookmarkStart w:id="68"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w:t>
      </w:r>
      <w:r w:rsidR="000F54E1">
        <w:t>6</w:t>
      </w:r>
      <w:r w:rsidR="009866CF" w:rsidRPr="00BA1401">
        <w:t xml:space="preserve">). </w:t>
      </w:r>
      <w:r w:rsidR="00217F80">
        <w:t>No significant</w:t>
      </w:r>
      <w:r w:rsidR="001B2129">
        <w:t xml:space="preserve"> trends were </w:t>
      </w:r>
      <w:r w:rsidR="00217F80">
        <w:t>found</w:t>
      </w:r>
      <w:r w:rsidR="00C75A5D">
        <w:t xml:space="preserve"> </w:t>
      </w:r>
      <w:r w:rsidR="00C75A5D">
        <w:lastRenderedPageBreak/>
        <w:t>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03610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29AB00C1" w14:textId="217B7135" w:rsidR="00CD288D" w:rsidRPr="0003610D" w:rsidRDefault="00C75A5D" w:rsidP="0003610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427D37">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9BCDE4" w14:textId="0FA0A513" w:rsidR="00DE60C7" w:rsidRDefault="00DE60C7" w:rsidP="0003610D">
      <w:pPr>
        <w:numPr>
          <w:ilvl w:val="0"/>
          <w:numId w:val="9"/>
        </w:numPr>
        <w:spacing w:line="360" w:lineRule="auto"/>
        <w:rPr>
          <w:b/>
          <w:bCs/>
        </w:rPr>
      </w:pPr>
      <w:r w:rsidRPr="00FA3903">
        <w:rPr>
          <w:b/>
          <w:bCs/>
        </w:rPr>
        <w:t>Discussion</w:t>
      </w:r>
      <w:bookmarkEnd w:id="66"/>
      <w:bookmarkEnd w:id="67"/>
      <w:bookmarkEnd w:id="68"/>
    </w:p>
    <w:p w14:paraId="59367E6A" w14:textId="307F35F2" w:rsidR="00A67663" w:rsidRDefault="00A67663" w:rsidP="0003610D">
      <w:pPr>
        <w:spacing w:line="360" w:lineRule="auto"/>
        <w:ind w:firstLine="360"/>
      </w:pPr>
      <w:r>
        <w:t xml:space="preserve">The ability of ICESat-2 to reliably detect </w:t>
      </w:r>
      <w:r w:rsidR="00081055">
        <w:t>growth</w:t>
      </w:r>
      <w:r>
        <w:t xml:space="preserve"> in </w:t>
      </w:r>
      <w:r w:rsidR="0067761F">
        <w:t>canopy</w:t>
      </w:r>
      <w:r>
        <w:t xml:space="preserve"> height throughout time is vital for broad scale forest monitoring, overcoming the temporal limitations of repeat ALS data </w:t>
      </w:r>
      <w:r w:rsidR="00E77653">
        <w:t>acquisition</w:t>
      </w:r>
      <w:r>
        <w:t xml:space="preserve"> and spatial limitations of field inventories. However, the </w:t>
      </w:r>
      <w:r>
        <w:lastRenderedPageBreak/>
        <w:t xml:space="preserve">performance of </w:t>
      </w:r>
      <w:r w:rsidRPr="00A67663">
        <w:rPr>
          <w:color w:val="000000"/>
        </w:rPr>
        <w:t>ATL08</w:t>
      </w:r>
      <w:r>
        <w:t xml:space="preserve"> canopy height estimation can vary across </w:t>
      </w:r>
      <w:r w:rsidR="004F2D0E">
        <w:t xml:space="preserve">a </w:t>
      </w:r>
      <w:r>
        <w:t xml:space="preserve">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1AD4FC"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E007D1">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E007D1" w:rsidRPr="0083329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xml:space="preserve">, the strong performance of </w:t>
      </w:r>
      <w:r w:rsidR="0067761F">
        <w:t xml:space="preserve">canopy </w:t>
      </w:r>
      <w:r w:rsidR="00A67663">
        <w:t>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94139A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w:t>
      </w:r>
      <w:r w:rsidR="0067761F">
        <w:t xml:space="preserve">the footprints of each </w:t>
      </w:r>
      <w:r w:rsidR="00E77653">
        <w:t xml:space="preserve">year of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69" w:author="Poncy, William" w:date="2025-03-31T15:58:00Z">
        <w:r w:rsidR="00A67663" w:rsidDel="00D61D87">
          <w:delText>equivalence of</w:delText>
        </w:r>
      </w:del>
      <w:ins w:id="70" w:author="Poncy, William" w:date="2025-03-31T15:58:00Z">
        <w:r w:rsidR="00A67663">
          <w:t>equivalence</w:t>
        </w:r>
      </w:ins>
      <w:r w:rsidR="00A67663">
        <w:t xml:space="preserve"> </w:t>
      </w:r>
      <w:del w:id="71" w:author="Poncy, William" w:date="2025-03-31T15:58:00Z">
        <w:r w:rsidR="00A67663" w:rsidDel="00D61D87">
          <w:delText xml:space="preserve">with </w:delText>
        </w:r>
      </w:del>
      <w:ins w:id="72" w:author="Poncy, William" w:date="2025-03-31T15:58:00Z">
        <w:r w:rsidR="00A67663">
          <w:t xml:space="preserve">to </w:t>
        </w:r>
      </w:ins>
      <w:r w:rsidR="00A67663">
        <w:t>each other within an even tighter 1-meter margin.</w:t>
      </w:r>
      <w:del w:id="73" w:author="Poncy, William" w:date="2025-03-31T16:00:00Z">
        <w:r w:rsidR="00A67663" w:rsidDel="00FD2CC7">
          <w:delText xml:space="preserve"> (Figure 10).</w:delText>
        </w:r>
      </w:del>
      <w:del w:id="74" w:author="Poncy, William" w:date="2025-03-31T15:59:00Z">
        <w:r w:rsidR="00A67663" w:rsidDel="00D61D87">
          <w:delText xml:space="preserve"> </w:delText>
        </w:r>
      </w:del>
      <w:r w:rsidR="00BA40F9">
        <w:t xml:space="preserve"> Ultimately, t</w:t>
      </w:r>
      <w:r w:rsidR="00A67663" w:rsidRPr="00A67663">
        <w:rPr>
          <w:color w:val="000000"/>
        </w:rPr>
        <w:t xml:space="preserve">he equivalence of </w:t>
      </w:r>
      <w:r w:rsidR="0067761F">
        <w:rPr>
          <w:color w:val="000000"/>
        </w:rPr>
        <w:t>samples</w:t>
      </w:r>
      <w:r w:rsidR="00A67663" w:rsidRPr="00A67663">
        <w:rPr>
          <w:color w:val="000000"/>
        </w:rPr>
        <w:t xml:space="preserve">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5484D176"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081055">
        <w:rPr>
          <w:color w:val="000000"/>
        </w:rPr>
        <w:t xml:space="preserve">tree </w:t>
      </w:r>
      <w:r w:rsidR="00081055">
        <w:t>growth</w:t>
      </w:r>
      <w:r w:rsidR="00A67663">
        <w:t xml:space="preserve"> within our study area from FIA remeasurement plots. The distribution of height increment (Figure 1</w:t>
      </w:r>
      <w:r w:rsidR="008D1FA7">
        <w:t>2</w:t>
      </w:r>
      <w:r w:rsidR="00A67663">
        <w:t>) is heavily 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w:t>
      </w:r>
      <w:r w:rsidR="00A67663">
        <w:lastRenderedPageBreak/>
        <w:t xml:space="preserve">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E007D1">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257CC40" w:rsidR="008B5893" w:rsidRDefault="009472C0" w:rsidP="008B5893">
      <w:pPr>
        <w:spacing w:line="360" w:lineRule="auto"/>
        <w:ind w:firstLine="720"/>
      </w:pPr>
      <w:r>
        <w:t xml:space="preserve">Phase 4 used multiple statistical approaches to quantify net, incremental, and monotonic canopy height </w:t>
      </w:r>
      <w:r w:rsidR="00604E3B">
        <w:t>growth</w:t>
      </w:r>
      <w:r w:rsidR="0067761F">
        <w:t xml:space="preserve"> in ATL08 segment data</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lastRenderedPageBreak/>
        <w:t xml:space="preserve">FIA-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7F004B03"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xml:space="preserve">. Forests that experienced disturbance &lt;10 years ago demonstrated significant growth across tests, with notably high values for the mean difference (2.95 m) and </w:t>
      </w:r>
      <w:r w:rsidR="00081055">
        <w:t xml:space="preserve">growth rate </w:t>
      </w:r>
      <w:r>
        <w:t>(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Tau = 0.11)</w:t>
      </w:r>
      <w:r w:rsidR="00CB53B5">
        <w:t xml:space="preserve"> of all factor levels. </w:t>
      </w:r>
      <w:r w:rsidR="00AF0182">
        <w:t>These results</w:t>
      </w:r>
      <w:r w:rsidR="00CB53B5">
        <w:t xml:space="preserve"> went against the expected patterns of forest growth and recovery from disturbance, and </w:t>
      </w:r>
      <w:r w:rsidR="00AF0182">
        <w:t>necessitate</w:t>
      </w:r>
      <w:r w:rsidR="00CB53B5">
        <w:t xml:space="preserve">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w:t>
      </w:r>
      <w:r w:rsidR="00AF0182">
        <w:t>forest change patterns</w:t>
      </w:r>
      <w:r w:rsidR="00081055">
        <w:t xml:space="preserve">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5F57D56F"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w:t>
      </w:r>
      <w:r w:rsidR="008D1FA7">
        <w:t>7</w:t>
      </w:r>
      <w:r w:rsidR="00A67663">
        <w:t xml:space="preserve">),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commentRangeStart w:id="75"/>
      <w:r w:rsidRPr="00201F61">
        <w:rPr>
          <w:noProof/>
        </w:rPr>
        <w:lastRenderedPageBreak/>
        <w:drawing>
          <wp:inline distT="0" distB="0" distL="0" distR="0" wp14:anchorId="2C04761E" wp14:editId="354F4CA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commentRangeEnd w:id="75"/>
      <w:r w:rsidR="004F2D0E">
        <w:rPr>
          <w:rStyle w:val="CommentReference"/>
        </w:rPr>
        <w:commentReference w:id="75"/>
      </w:r>
    </w:p>
    <w:p w14:paraId="6C958E7D" w14:textId="35D70D11"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427D37">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76085D13"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rsidR="00105535">
        <w:t xml:space="preserve">mountainous </w:t>
      </w:r>
      <w:r>
        <w:t>regions of greater terrain variability or tropical regions of greater canopy complexity</w:t>
      </w:r>
      <w:r w:rsidR="00105535">
        <w:t xml:space="preserve">, ATL08 canopy height estimations are more prone to error </w:t>
      </w:r>
      <w:r>
        <w:fldChar w:fldCharType="begin"/>
      </w:r>
      <w:r w:rsidR="00E007D1">
        <w:instrText xml:space="preserve"> ADDIN ZOTERO_ITEM CSL_CITATION {"citationID":"VdJcP7P0","properties":{"formattedCitation":"(J. Dong et al., 2021; Fernandez-Diaz et al., 2022; A. Liu et al., 2021)","plainCitation":"(J. Dong et al., 2021; Fernandez-Diaz et al., 2022; A. Liu et al., 2021)","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schema":"https://github.com/citation-style-language/schema/raw/master/csl-citation.json"} </w:instrText>
      </w:r>
      <w:r>
        <w:fldChar w:fldCharType="separate"/>
      </w:r>
      <w:r w:rsidR="00105535" w:rsidRPr="00105535">
        <w:t>(J. Dong et al., 2021; Fernandez-Diaz et al., 2022; A. Liu et al., 2021)</w:t>
      </w:r>
      <w:r>
        <w:fldChar w:fldCharType="end"/>
      </w:r>
      <w:r>
        <w:t xml:space="preserve">, likely failing to yield sensible results for canopy height </w:t>
      </w:r>
      <w:r w:rsidR="00081055">
        <w:t>growth</w:t>
      </w:r>
      <w:r>
        <w:t xml:space="preserve"> over time. Moreover, our study area is located within the loblolly </w:t>
      </w:r>
      <w:r w:rsidR="00EB00F0">
        <w:t>p</w:t>
      </w:r>
      <w:r>
        <w:t>ine range</w:t>
      </w:r>
      <w:r w:rsidR="00860104">
        <w:t>—a</w:t>
      </w:r>
      <w:r>
        <w:t xml:space="preserve"> region of exceptional forest productivity </w:t>
      </w:r>
      <w:r w:rsidR="009E449A">
        <w:fldChar w:fldCharType="begin"/>
      </w:r>
      <w:r w:rsidR="00E007D1">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27DDEB41"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w:t>
      </w:r>
      <w:r w:rsidR="00AF0182">
        <w:t>is</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6D302A83"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00427D37">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w:t>
      </w:r>
      <w:r w:rsidR="002A36E3">
        <w:rPr>
          <w:b w:val="0"/>
          <w:bCs w:val="0"/>
          <w:i/>
          <w:iCs/>
          <w:sz w:val="22"/>
          <w:szCs w:val="22"/>
        </w:rPr>
        <w:t xml:space="preserve"> within the study area</w:t>
      </w:r>
      <w:r w:rsidRPr="002B3D20">
        <w:rPr>
          <w:b w:val="0"/>
          <w:bCs w:val="0"/>
          <w:i/>
          <w:iCs/>
          <w:sz w:val="22"/>
          <w:szCs w:val="22"/>
        </w:rPr>
        <w:t xml:space="preserve">.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371E4625" w:rsidR="004D4AFC" w:rsidRDefault="009828FD" w:rsidP="004D4AFC">
      <w:pPr>
        <w:spacing w:line="360" w:lineRule="auto"/>
        <w:ind w:firstLine="720"/>
      </w:pPr>
      <w:r>
        <w:rPr>
          <w:color w:val="000000"/>
        </w:rPr>
        <w:t>To</w:t>
      </w:r>
      <w:r w:rsidR="003E74BE">
        <w:rPr>
          <w:color w:val="000000"/>
        </w:rPr>
        <w:t xml:space="preserve"> effectively track </w:t>
      </w:r>
      <w:r w:rsidR="00081055">
        <w:rPr>
          <w:color w:val="000000"/>
        </w:rPr>
        <w:t>growth</w:t>
      </w:r>
      <w:r w:rsidR="003E74BE">
        <w:rPr>
          <w:color w:val="000000"/>
        </w:rPr>
        <w:t xml:space="preserv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6D90319E"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860104">
        <w:t xml:space="preserve">—a </w:t>
      </w:r>
      <w:r w:rsidR="001B2C49">
        <w:t xml:space="preserve">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w:t>
      </w:r>
      <w:r w:rsidR="00081055">
        <w:t>growth</w:t>
      </w:r>
      <w:r w:rsidR="00D95BEA">
        <w:t xml:space="preserv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w:t>
      </w:r>
      <w:r w:rsidR="00081055">
        <w:t>growth</w:t>
      </w:r>
      <w:r w:rsidR="00326745">
        <w:t xml:space="preserv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307967F6"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E007D1">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w:t>
      </w:r>
      <w:r w:rsidR="004F2D0E">
        <w:t xml:space="preserve"> </w:t>
      </w:r>
      <w:r>
        <w:t>m in trees with a “</w:t>
      </w:r>
      <w:r w:rsidRPr="00BD6858">
        <w:t>pyramidal and well-defined crown</w:t>
      </w:r>
      <w:r>
        <w:t>”</w:t>
      </w:r>
      <w:r w:rsidR="00AB4AEE">
        <w:t xml:space="preserve">—similar </w:t>
      </w:r>
      <w:r>
        <w:t xml:space="preserve">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76" w:name="_Toc195197924"/>
      <w:bookmarkStart w:id="77" w:name="_Toc195198131"/>
      <w:bookmarkStart w:id="78" w:name="_Toc195460517"/>
      <w:r w:rsidRPr="00FA3903">
        <w:rPr>
          <w:b/>
          <w:bCs/>
        </w:rPr>
        <w:t>Conclusion</w:t>
      </w:r>
      <w:bookmarkEnd w:id="76"/>
      <w:bookmarkEnd w:id="77"/>
      <w:bookmarkEnd w:id="78"/>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69986228"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535061">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6FD02FD7"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81055">
        <w:t>dynamics</w:t>
      </w:r>
      <w:r w:rsidR="00011870">
        <w:t xml:space="preserve">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9" w:name="_Toc195197925"/>
      <w:bookmarkStart w:id="80" w:name="_Toc195198132"/>
      <w:bookmarkStart w:id="81" w:name="_Toc195460518"/>
      <w:r>
        <w:rPr>
          <w:b/>
          <w:bCs/>
        </w:rPr>
        <w:br w:type="page"/>
      </w:r>
      <w:r w:rsidR="00DE60C7" w:rsidRPr="00FA3903">
        <w:rPr>
          <w:b/>
          <w:bCs/>
        </w:rPr>
        <w:lastRenderedPageBreak/>
        <w:t>Bibliography</w:t>
      </w:r>
      <w:bookmarkEnd w:id="79"/>
      <w:bookmarkEnd w:id="80"/>
      <w:bookmarkEnd w:id="81"/>
    </w:p>
    <w:p w14:paraId="28FAE4C4" w14:textId="77777777" w:rsidR="0083329C" w:rsidRDefault="00FA3903" w:rsidP="0083329C">
      <w:pPr>
        <w:pStyle w:val="Bibliography"/>
      </w:pPr>
      <w:r>
        <w:rPr>
          <w:b/>
          <w:bCs/>
        </w:rPr>
        <w:fldChar w:fldCharType="begin"/>
      </w:r>
      <w:r w:rsidR="0083329C">
        <w:rPr>
          <w:b/>
          <w:bCs/>
        </w:rPr>
        <w:instrText xml:space="preserve"> ADDIN ZOTERO_BIBL {"uncited":[],"omitted":[],"custom":[]} CSL_BIBLIOGRAPHY </w:instrText>
      </w:r>
      <w:r>
        <w:rPr>
          <w:b/>
          <w:bCs/>
        </w:rPr>
        <w:fldChar w:fldCharType="separate"/>
      </w:r>
      <w:r w:rsidR="0083329C">
        <w:t xml:space="preserve">Altman, D. G., &amp; Bland, J. M. (1995). Statistics Notes: Absence of Evidence Is Not Evidence of Absence. </w:t>
      </w:r>
      <w:r w:rsidR="0083329C">
        <w:rPr>
          <w:i/>
          <w:iCs/>
        </w:rPr>
        <w:t>BMJ</w:t>
      </w:r>
      <w:r w:rsidR="0083329C">
        <w:t xml:space="preserve">, </w:t>
      </w:r>
      <w:r w:rsidR="0083329C">
        <w:rPr>
          <w:i/>
          <w:iCs/>
        </w:rPr>
        <w:t>311</w:t>
      </w:r>
      <w:r w:rsidR="0083329C">
        <w:t>(7003), 485–485. https://doi.org/10.1136/bmj.311.7003.485</w:t>
      </w:r>
    </w:p>
    <w:p w14:paraId="3C26ECF9" w14:textId="77777777" w:rsidR="0083329C" w:rsidRDefault="0083329C" w:rsidP="0083329C">
      <w:pPr>
        <w:pStyle w:val="Bibliography"/>
      </w:pPr>
      <w:r>
        <w:t xml:space="preserve">Amplitude, Inc. (2025). </w:t>
      </w:r>
      <w:r>
        <w:rPr>
          <w:i/>
          <w:iCs/>
        </w:rPr>
        <w:t>Bonferroni Correction Explained: Managing Multiple Testing in Statistics</w:t>
      </w:r>
      <w:r>
        <w:t>. https://amplitude.com/explore/experiment/what-is-bonferroni-correction</w:t>
      </w:r>
    </w:p>
    <w:p w14:paraId="3C5DE805" w14:textId="77777777" w:rsidR="0083329C" w:rsidRDefault="0083329C" w:rsidP="0083329C">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799AE04E" w14:textId="77777777" w:rsidR="0083329C" w:rsidRDefault="0083329C" w:rsidP="0083329C">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459BFE08" w14:textId="77777777" w:rsidR="0083329C" w:rsidRDefault="0083329C" w:rsidP="0083329C">
      <w:pPr>
        <w:pStyle w:val="Bibliography"/>
      </w:pPr>
      <w:r>
        <w:t xml:space="preserve">Baker, J. B., &amp; Langdon, G. O. (1990). Pinus Taeda L. Loblolly Pine. In </w:t>
      </w:r>
      <w:r>
        <w:rPr>
          <w:i/>
          <w:iCs/>
        </w:rPr>
        <w:t>Silvics of North America</w:t>
      </w:r>
      <w:r>
        <w:t xml:space="preserve"> (Vol. 1, pp. 497–512). U.S. Dept. of Agriculture, Forest Service.</w:t>
      </w:r>
    </w:p>
    <w:p w14:paraId="0C6D4FC0" w14:textId="77777777" w:rsidR="0083329C" w:rsidRDefault="0083329C" w:rsidP="0083329C">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899403B" w14:textId="77777777" w:rsidR="0083329C" w:rsidRDefault="0083329C" w:rsidP="0083329C">
      <w:pPr>
        <w:pStyle w:val="Bibliography"/>
      </w:pPr>
      <w:r>
        <w:t xml:space="preserve">Bennett, F. (1963). </w:t>
      </w:r>
      <w:r>
        <w:rPr>
          <w:i/>
          <w:iCs/>
        </w:rPr>
        <w:t>Gorwth and Yield of Slash Pine Plantations</w:t>
      </w:r>
      <w:r>
        <w:t xml:space="preserve"> (No. SE-1). U.S. Department of Agriculture, Forest Service Southern Forest Experiment Station.</w:t>
      </w:r>
    </w:p>
    <w:p w14:paraId="0A41FC37" w14:textId="77777777" w:rsidR="0083329C" w:rsidRDefault="0083329C" w:rsidP="0083329C">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20758939" w14:textId="77777777" w:rsidR="0083329C" w:rsidRDefault="0083329C" w:rsidP="0083329C">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581E0EDF" w14:textId="77777777" w:rsidR="0083329C" w:rsidRDefault="0083329C" w:rsidP="0083329C">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142D5F93" w14:textId="77777777" w:rsidR="0083329C" w:rsidRPr="0083329C" w:rsidRDefault="0083329C" w:rsidP="0083329C">
      <w:pPr>
        <w:pStyle w:val="Bibliography"/>
        <w:rPr>
          <w:lang w:val="fr-FR"/>
        </w:rPr>
      </w:pPr>
      <w:r>
        <w:t xml:space="preserve">Caldwell, A. R. (2022). </w:t>
      </w:r>
      <w:r>
        <w:rPr>
          <w:i/>
          <w:iCs/>
        </w:rPr>
        <w:t>Exploring Equivalence Testing with the Updated TOSTER R Package</w:t>
      </w:r>
      <w:r>
        <w:t xml:space="preserve">. </w:t>
      </w:r>
      <w:r w:rsidRPr="0083329C">
        <w:rPr>
          <w:lang w:val="fr-FR"/>
        </w:rPr>
        <w:t>PsyArXiv. https://doi.org/10.31234/osf.io/ty8de</w:t>
      </w:r>
    </w:p>
    <w:p w14:paraId="2BB846B9" w14:textId="77777777" w:rsidR="0083329C" w:rsidRDefault="0083329C" w:rsidP="0083329C">
      <w:pPr>
        <w:pStyle w:val="Bibliography"/>
      </w:pPr>
      <w:r w:rsidRPr="0083329C">
        <w:rPr>
          <w:lang w:val="fr-FR"/>
        </w:rPr>
        <w:t xml:space="preserve">Caldwell, A. R. (2025). </w:t>
      </w:r>
      <w:r>
        <w:rPr>
          <w:i/>
          <w:iCs/>
        </w:rPr>
        <w:t>Robust TOST Procedures</w:t>
      </w:r>
      <w:r>
        <w:t xml:space="preserve"> [Vigenette]. https://cran.r-project.org/web/packages/TOSTER/vignettes/robustTOST.html</w:t>
      </w:r>
    </w:p>
    <w:p w14:paraId="577DE326" w14:textId="77777777" w:rsidR="0083329C" w:rsidRDefault="0083329C" w:rsidP="0083329C">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13800EA3" w14:textId="77777777" w:rsidR="0083329C" w:rsidRDefault="0083329C" w:rsidP="0083329C">
      <w:pPr>
        <w:pStyle w:val="Bibliography"/>
      </w:pPr>
      <w:r>
        <w:t>Cao, L., Coops, N. C., Innes, J. L., Sheppard, S. R. J., Fu, L., Ruan, H., &amp; She, G. (2016). Estimation of Forest Biomass Dynamics in Subtropical Forests Using Multi-</w:t>
      </w:r>
      <w:r>
        <w:lastRenderedPageBreak/>
        <w:t xml:space="preserve">Temporal Airborne LiDAR Data. </w:t>
      </w:r>
      <w:r>
        <w:rPr>
          <w:i/>
          <w:iCs/>
        </w:rPr>
        <w:t>Remote Sensing of Environment</w:t>
      </w:r>
      <w:r>
        <w:t xml:space="preserve">, </w:t>
      </w:r>
      <w:r>
        <w:rPr>
          <w:i/>
          <w:iCs/>
        </w:rPr>
        <w:t>178</w:t>
      </w:r>
      <w:r>
        <w:t>, 158–171. https://doi.org/10.1016/j.rse.2016.03.012</w:t>
      </w:r>
    </w:p>
    <w:p w14:paraId="32BE30EC" w14:textId="77777777" w:rsidR="0083329C" w:rsidRDefault="0083329C" w:rsidP="0083329C">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45679FEE" w14:textId="77777777" w:rsidR="0083329C" w:rsidRDefault="0083329C" w:rsidP="0083329C">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336F5144" w14:textId="77777777" w:rsidR="0083329C" w:rsidRDefault="0083329C" w:rsidP="0083329C">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508D7572" w14:textId="77777777" w:rsidR="0083329C" w:rsidRDefault="0083329C" w:rsidP="0083329C">
      <w:pPr>
        <w:pStyle w:val="Bibliography"/>
      </w:pPr>
      <w:r>
        <w:t xml:space="preserve">Chen, S., Ghadami, A., &amp; Epureanu, B. I. (2022). Practical Guide to Using Kendall’s Tau in the Context of Forecasting Critical Transitions. </w:t>
      </w:r>
      <w:r>
        <w:rPr>
          <w:i/>
          <w:iCs/>
        </w:rPr>
        <w:t>Royal Society Open Science</w:t>
      </w:r>
      <w:r>
        <w:t xml:space="preserve">, </w:t>
      </w:r>
      <w:r>
        <w:rPr>
          <w:i/>
          <w:iCs/>
        </w:rPr>
        <w:t>9</w:t>
      </w:r>
      <w:r>
        <w:t>(7), 211346. https://doi.org/10.1098/rsos.211346</w:t>
      </w:r>
    </w:p>
    <w:p w14:paraId="5DDF64CA" w14:textId="77777777" w:rsidR="0083329C" w:rsidRDefault="0083329C" w:rsidP="0083329C">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5E2A7312" w14:textId="77777777" w:rsidR="0083329C" w:rsidRDefault="0083329C" w:rsidP="0083329C">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1D8D63A4" w14:textId="77777777" w:rsidR="0083329C" w:rsidRDefault="0083329C" w:rsidP="0083329C">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543445D8" w14:textId="77777777" w:rsidR="0083329C" w:rsidRDefault="0083329C" w:rsidP="0083329C">
      <w:pPr>
        <w:pStyle w:val="Bibliography"/>
      </w:pPr>
      <w:r>
        <w:t xml:space="preserve">Cygyin Authors. (2024). </w:t>
      </w:r>
      <w:r>
        <w:rPr>
          <w:i/>
          <w:iCs/>
        </w:rPr>
        <w:t>Cygwin</w:t>
      </w:r>
      <w:r>
        <w:t xml:space="preserve"> (Version 3.5.5-1) [Computer software].</w:t>
      </w:r>
    </w:p>
    <w:p w14:paraId="7468634E" w14:textId="77777777" w:rsidR="0083329C" w:rsidRDefault="0083329C" w:rsidP="0083329C">
      <w:pPr>
        <w:pStyle w:val="Bibliography"/>
      </w:pPr>
      <w:r>
        <w:t xml:space="preserve">Department of Statistics. (1997). </w:t>
      </w:r>
      <w:r>
        <w:rPr>
          <w:i/>
          <w:iCs/>
        </w:rPr>
        <w:t>Linear Regression</w:t>
      </w:r>
      <w:r>
        <w:t xml:space="preserve"> (No. 101; Course List for 1997-98). Yale University. http://www.stat.yale.edu/Courses/1997-98/101/linreg.htm</w:t>
      </w:r>
    </w:p>
    <w:p w14:paraId="63B6A07E" w14:textId="77777777" w:rsidR="0083329C" w:rsidRDefault="0083329C" w:rsidP="0083329C">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7037F709" w14:textId="77777777" w:rsidR="0083329C" w:rsidRDefault="0083329C" w:rsidP="0083329C">
      <w:pPr>
        <w:pStyle w:val="Bibliography"/>
      </w:pPr>
      <w:r w:rsidRPr="0083329C">
        <w:rPr>
          <w:lang w:val="fr-FR"/>
        </w:rPr>
        <w:t xml:space="preserve">Dong, J., Ni, W., Zhang, Z., &amp; Sun, G. (2021). </w:t>
      </w:r>
      <w:r>
        <w:t xml:space="preserve">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2E0CF860" w14:textId="77777777" w:rsidR="0083329C" w:rsidRDefault="0083329C" w:rsidP="0083329C">
      <w:pPr>
        <w:pStyle w:val="Bibliography"/>
      </w:pPr>
      <w:r>
        <w:t xml:space="preserve">Dong, P., &amp; Chen, Q. (2017). </w:t>
      </w:r>
      <w:r>
        <w:rPr>
          <w:i/>
          <w:iCs/>
        </w:rPr>
        <w:t>LiDAR Remote Sensing and Applications</w:t>
      </w:r>
      <w:r>
        <w:t xml:space="preserve"> (1st ed.). CRC Press. https://doi.org/10.4324/9781351233354</w:t>
      </w:r>
    </w:p>
    <w:p w14:paraId="42A14820" w14:textId="77777777" w:rsidR="0083329C" w:rsidRDefault="0083329C" w:rsidP="0083329C">
      <w:pPr>
        <w:pStyle w:val="Bibliography"/>
      </w:pPr>
      <w:r>
        <w:t xml:space="preserve">Dubayah, R., Armston, J., Healey, S. P., Bruening, J. M., Patterson, P. L., Kellner, J. R., Duncanson, L., Saarela, S., Ståhl, G., Yang, Z., Tang, H., Blair, J. B., Fatoyinbo, L., Goetz, S., Hancock, S., Hansen, M., Hofton, M., Hurtt, G., &amp; Luthcke, S. </w:t>
      </w:r>
      <w:r>
        <w:lastRenderedPageBreak/>
        <w:t xml:space="preserve">(2022). GEDI Launches a New Era of Biomass Inference from Space. </w:t>
      </w:r>
      <w:r>
        <w:rPr>
          <w:i/>
          <w:iCs/>
        </w:rPr>
        <w:t>Environmental Research Letters</w:t>
      </w:r>
      <w:r>
        <w:t xml:space="preserve">, </w:t>
      </w:r>
      <w:r>
        <w:rPr>
          <w:i/>
          <w:iCs/>
        </w:rPr>
        <w:t>17</w:t>
      </w:r>
      <w:r>
        <w:t>(9), 095001. https://doi.org/10.1088/1748-9326/ac8694</w:t>
      </w:r>
    </w:p>
    <w:p w14:paraId="4058D7E1" w14:textId="77777777" w:rsidR="0083329C" w:rsidRDefault="0083329C" w:rsidP="0083329C">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2B5EADED" w14:textId="77777777" w:rsidR="0083329C" w:rsidRDefault="0083329C" w:rsidP="0083329C">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6A43391B" w14:textId="77777777" w:rsidR="0083329C" w:rsidRDefault="0083329C" w:rsidP="0083329C">
      <w:pPr>
        <w:pStyle w:val="Bibliography"/>
      </w:pPr>
      <w:r>
        <w:t xml:space="preserve">EarthSoft, Inc. (2024, July 8). </w:t>
      </w:r>
      <w:r>
        <w:rPr>
          <w:i/>
          <w:iCs/>
        </w:rPr>
        <w:t>Mann-Kendall Tests</w:t>
      </w:r>
      <w:r>
        <w:t>. EQuIS 7.24.3. https://help.earthsoft.com/lib_mann-kendall.htm</w:t>
      </w:r>
    </w:p>
    <w:p w14:paraId="2FF2C31C" w14:textId="77777777" w:rsidR="0083329C" w:rsidRPr="0083329C" w:rsidRDefault="0083329C" w:rsidP="0083329C">
      <w:pPr>
        <w:pStyle w:val="Bibliography"/>
        <w:rPr>
          <w:lang w:val="fr-FR"/>
        </w:rPr>
      </w:pPr>
      <w:r>
        <w:t xml:space="preserve">Esri Inc. (2024). </w:t>
      </w:r>
      <w:r>
        <w:rPr>
          <w:i/>
          <w:iCs/>
        </w:rPr>
        <w:t>ArcGIS Pro</w:t>
      </w:r>
      <w:r>
        <w:t xml:space="preserve"> (Version 3.4.3) [Computer software]. </w:t>
      </w:r>
      <w:r w:rsidRPr="0083329C">
        <w:rPr>
          <w:lang w:val="fr-FR"/>
        </w:rPr>
        <w:t>Esri Inc. https://www.esri.com/en-us/arcgis/products/arcgis-pro/overview</w:t>
      </w:r>
    </w:p>
    <w:p w14:paraId="0F33DE25" w14:textId="77777777" w:rsidR="0083329C" w:rsidRDefault="0083329C" w:rsidP="0083329C">
      <w:pPr>
        <w:pStyle w:val="Bibliography"/>
      </w:pPr>
      <w:r>
        <w:t xml:space="preserve">Esri Inc. (2025, April 18). How Linear Regression Algorithm Works. </w:t>
      </w:r>
      <w:r>
        <w:rPr>
          <w:i/>
          <w:iCs/>
        </w:rPr>
        <w:t>Feature and Tabular Analysis Toolset Concepts</w:t>
      </w:r>
      <w:r>
        <w:t>. https://pro.arcgis.com/en/pro-app/latest/tool-reference/geoai/how-linear-regression-works.htm</w:t>
      </w:r>
    </w:p>
    <w:p w14:paraId="53DDE42B" w14:textId="77777777" w:rsidR="0083329C" w:rsidRDefault="0083329C" w:rsidP="0083329C">
      <w:pPr>
        <w:pStyle w:val="Bibliography"/>
      </w:pPr>
      <w:r>
        <w:t xml:space="preserve">Falkowski, M. J., Smith, A. M. S., Gessler, P. E., Hudak, A. T., Vierling, L. A., &amp; Evans, J. S. (2008). The Influence of Conifer Forest Canopy Cover on the Accuracy of </w:t>
      </w:r>
      <w:r>
        <w:lastRenderedPageBreak/>
        <w:t xml:space="preserve">Two Individual Tree Measurement Algorithms Using LiDAR Data. </w:t>
      </w:r>
      <w:r>
        <w:rPr>
          <w:i/>
          <w:iCs/>
        </w:rPr>
        <w:t>Canadian Journal of Remote Sensing</w:t>
      </w:r>
      <w:r>
        <w:t xml:space="preserve">, </w:t>
      </w:r>
      <w:r>
        <w:rPr>
          <w:i/>
          <w:iCs/>
        </w:rPr>
        <w:t>34</w:t>
      </w:r>
      <w:r>
        <w:t>(sup2), S338–S350. https://doi.org/10.5589/m08-055</w:t>
      </w:r>
    </w:p>
    <w:p w14:paraId="02871E57" w14:textId="77777777" w:rsidR="0083329C" w:rsidRDefault="0083329C" w:rsidP="0083329C">
      <w:pPr>
        <w:pStyle w:val="Bibliography"/>
      </w:pPr>
      <w:r>
        <w:t xml:space="preserve">FAO and UNEP. (2020). </w:t>
      </w:r>
      <w:r>
        <w:rPr>
          <w:i/>
          <w:iCs/>
        </w:rPr>
        <w:t>The State of the World’s Forests 2020</w:t>
      </w:r>
      <w:r>
        <w:t>. FAO and UNEP. https://doi.org/10.4060/ca8642en</w:t>
      </w:r>
    </w:p>
    <w:p w14:paraId="14A3A57B" w14:textId="77777777" w:rsidR="0083329C" w:rsidRDefault="0083329C" w:rsidP="0083329C">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65102A2A" w14:textId="77777777" w:rsidR="0083329C" w:rsidRDefault="0083329C" w:rsidP="0083329C">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382E6CDE" w14:textId="77777777" w:rsidR="0083329C" w:rsidRDefault="0083329C" w:rsidP="0083329C">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681351CB" w14:textId="77777777" w:rsidR="0083329C" w:rsidRDefault="0083329C" w:rsidP="0083329C">
      <w:pPr>
        <w:pStyle w:val="Bibliography"/>
      </w:pPr>
      <w:r>
        <w:t xml:space="preserve">Frost, J. (2023, July 17). What is the Bonferroni Correction and How to Use It. </w:t>
      </w:r>
      <w:r>
        <w:rPr>
          <w:i/>
          <w:iCs/>
        </w:rPr>
        <w:t>Hypothesis Testing</w:t>
      </w:r>
      <w:r>
        <w:t>. https://statisticsbyjim.com/hypothesis-testing/bonferroni-correction/</w:t>
      </w:r>
    </w:p>
    <w:p w14:paraId="4835CE15" w14:textId="77777777" w:rsidR="0083329C" w:rsidRDefault="0083329C" w:rsidP="0083329C">
      <w:pPr>
        <w:pStyle w:val="Bibliography"/>
      </w:pPr>
      <w:r>
        <w:t xml:space="preserve">Goldstein-Greenwood, J. (2023, April 28). Theil-Sen Regression: Programming and Understanding an Outlier-Resistant Alternative to Least Squares. </w:t>
      </w:r>
      <w:r>
        <w:rPr>
          <w:i/>
          <w:iCs/>
        </w:rPr>
        <w:t xml:space="preserve">UVA Library </w:t>
      </w:r>
      <w:r>
        <w:rPr>
          <w:i/>
          <w:iCs/>
        </w:rPr>
        <w:lastRenderedPageBreak/>
        <w:t>StatLab</w:t>
      </w:r>
      <w:r>
        <w:t>. https://library.virginia.edu/data/articles/theil-sen-regression-programming-and-understanding-an-outlier-resistant-alternative-to-least-squares</w:t>
      </w:r>
    </w:p>
    <w:p w14:paraId="532FE6B3" w14:textId="77777777" w:rsidR="0083329C" w:rsidRDefault="0083329C" w:rsidP="0083329C">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6FB25085" w14:textId="77777777" w:rsidR="0083329C" w:rsidRDefault="0083329C" w:rsidP="0083329C">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26C7E2F2" w14:textId="77777777" w:rsidR="0083329C" w:rsidRDefault="0083329C" w:rsidP="0083329C">
      <w:pPr>
        <w:pStyle w:val="Bibliography"/>
      </w:pPr>
      <w:r>
        <w:t xml:space="preserve">Griffith, J. A., Stehman, S. V., &amp; Loveland, T. R. (2003). Landscape Trends in Mid-Atlantic and Southeastern United States Ecoregions. </w:t>
      </w:r>
      <w:r>
        <w:rPr>
          <w:i/>
          <w:iCs/>
        </w:rPr>
        <w:t>Environmental Management</w:t>
      </w:r>
      <w:r>
        <w:t xml:space="preserve">, </w:t>
      </w:r>
      <w:r>
        <w:rPr>
          <w:i/>
          <w:iCs/>
        </w:rPr>
        <w:t>32</w:t>
      </w:r>
      <w:r>
        <w:t>(5), 572–588. https://doi.org/10.1007/s00267-003-0078-2</w:t>
      </w:r>
    </w:p>
    <w:p w14:paraId="5D5A35A7" w14:textId="77777777" w:rsidR="0083329C" w:rsidRDefault="0083329C" w:rsidP="0083329C">
      <w:pPr>
        <w:pStyle w:val="Bibliography"/>
      </w:pPr>
      <w:r>
        <w:t xml:space="preserve">Guerra-Hernández, J., Arellano-Pérez, S., González-Ferreiro, E., Pascual, A., Sandoval Altelarrea, V., Ruiz-González, A. D., &amp; Álvarez-González, J. G. (2021). 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68C93C67" w14:textId="77777777" w:rsidR="0083329C" w:rsidRDefault="0083329C" w:rsidP="0083329C">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0B1F3B79" w14:textId="77777777" w:rsidR="0083329C" w:rsidRDefault="0083329C" w:rsidP="0083329C">
      <w:pPr>
        <w:pStyle w:val="Bibliography"/>
      </w:pPr>
      <w:r>
        <w:lastRenderedPageBreak/>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483954B1" w14:textId="77777777" w:rsidR="0083329C" w:rsidRDefault="0083329C" w:rsidP="0083329C">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5A72EBEE" w14:textId="77777777" w:rsidR="0083329C" w:rsidRDefault="0083329C" w:rsidP="0083329C">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05D1FD4E" w14:textId="77777777" w:rsidR="0083329C" w:rsidRDefault="0083329C" w:rsidP="0083329C">
      <w:pPr>
        <w:pStyle w:val="Bibliography"/>
      </w:pPr>
      <w:r>
        <w:t xml:space="preserve">Harrap, R., &amp; Lato, M. (2010, June 1). </w:t>
      </w:r>
      <w:r>
        <w:rPr>
          <w:i/>
          <w:iCs/>
        </w:rPr>
        <w:t>An Overview of Lidar: Collection to Applications</w:t>
      </w:r>
      <w:r>
        <w:t>. Norwegian Geotechnical Institute.</w:t>
      </w:r>
    </w:p>
    <w:p w14:paraId="63EF45C4" w14:textId="77777777" w:rsidR="0083329C" w:rsidRDefault="0083329C" w:rsidP="0083329C">
      <w:pPr>
        <w:pStyle w:val="Bibliography"/>
      </w:pPr>
      <w:r>
        <w:t xml:space="preserve">Harris, N., &amp; Gibbs, D. (2021). </w:t>
      </w:r>
      <w:r>
        <w:rPr>
          <w:i/>
          <w:iCs/>
        </w:rPr>
        <w:t>Forests Absorb Twice As Much Carbon As They Emit Each Year</w:t>
      </w:r>
      <w:r>
        <w:t>. https://www.wri.org/insights/forests-absorb-twice-much-carbon-they-emit-each-year</w:t>
      </w:r>
    </w:p>
    <w:p w14:paraId="6D546563" w14:textId="77777777" w:rsidR="0083329C" w:rsidRDefault="0083329C" w:rsidP="0083329C">
      <w:pPr>
        <w:pStyle w:val="Bibliography"/>
      </w:pPr>
      <w:r>
        <w:t xml:space="preserve">Hobu, Inc. (2025). </w:t>
      </w:r>
      <w:r>
        <w:rPr>
          <w:i/>
          <w:iCs/>
        </w:rPr>
        <w:t>USGS 3DEP LiDAR Point Clouds</w:t>
      </w:r>
      <w:r>
        <w:t xml:space="preserve"> [S3 Bucket; Entwine Point Tiles]. https://registry.opendata.aws/usgs-lidar</w:t>
      </w:r>
    </w:p>
    <w:p w14:paraId="59C28A76" w14:textId="77777777" w:rsidR="0083329C" w:rsidRDefault="0083329C" w:rsidP="0083329C">
      <w:pPr>
        <w:pStyle w:val="Bibliography"/>
      </w:pPr>
      <w:r>
        <w:t xml:space="preserve">Homer, C., Dewitz, J., Jin, S., Xian, G., Costello, C., Danielson, P., Gass, L., Funk, M., Wickham, J., Stehman, S., Auch, R., &amp; Riitters, K. (2020). Conterminous United </w:t>
      </w:r>
      <w:r>
        <w:lastRenderedPageBreak/>
        <w:t xml:space="preserve">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1746C8AE" w14:textId="77777777" w:rsidR="0083329C" w:rsidRDefault="0083329C" w:rsidP="0083329C">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118D7FB3" w14:textId="77777777" w:rsidR="0083329C" w:rsidRDefault="0083329C" w:rsidP="0083329C">
      <w:pPr>
        <w:pStyle w:val="Bibliography"/>
      </w:pPr>
      <w:r>
        <w:t xml:space="preserve">Hui, G., Zhang, G., Zhao, Z., &amp; Yang, A. (2019). Methods of Forest Structure Research: A Review. </w:t>
      </w:r>
      <w:r>
        <w:rPr>
          <w:i/>
          <w:iCs/>
        </w:rPr>
        <w:t>Current Forestry Reports</w:t>
      </w:r>
      <w:r>
        <w:t xml:space="preserve">, </w:t>
      </w:r>
      <w:r>
        <w:rPr>
          <w:i/>
          <w:iCs/>
        </w:rPr>
        <w:t>5</w:t>
      </w:r>
      <w:r>
        <w:t>(3), 142–154. https://doi.org/10.1007/s40725-019-00090-7</w:t>
      </w:r>
    </w:p>
    <w:p w14:paraId="7C68AA40" w14:textId="77777777" w:rsidR="0083329C" w:rsidRDefault="0083329C" w:rsidP="0083329C">
      <w:pPr>
        <w:pStyle w:val="Bibliography"/>
      </w:pPr>
      <w:r>
        <w:t xml:space="preserve">Hurtado, S. (2020). </w:t>
      </w:r>
      <w:r>
        <w:rPr>
          <w:i/>
          <w:iCs/>
        </w:rPr>
        <w:t>RobustLinearReg: Robust Linear Regressions</w:t>
      </w:r>
      <w:r>
        <w:t xml:space="preserve"> (p. 1.2.0) [Dataset]. https://doi.org/10.32614/CRAN.package.RobustLinearReg</w:t>
      </w:r>
    </w:p>
    <w:p w14:paraId="56584A3E" w14:textId="77777777" w:rsidR="0083329C" w:rsidRDefault="0083329C" w:rsidP="0083329C">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14250312" w14:textId="77777777" w:rsidR="0083329C" w:rsidRDefault="0083329C" w:rsidP="0083329C">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6AF37525" w14:textId="77777777" w:rsidR="0083329C" w:rsidRDefault="0083329C" w:rsidP="0083329C">
      <w:pPr>
        <w:pStyle w:val="Bibliography"/>
      </w:pPr>
      <w:r>
        <w:t xml:space="preserve">JMP Statistical Discovery. (2025). The T-Test. </w:t>
      </w:r>
      <w:r>
        <w:rPr>
          <w:i/>
          <w:iCs/>
        </w:rPr>
        <w:t>Statistics Knowledge Portal</w:t>
      </w:r>
      <w:r>
        <w:t>. https://www.jmp.com/en/statistics-knowledge-portal/t-test</w:t>
      </w:r>
    </w:p>
    <w:p w14:paraId="18E201B5" w14:textId="77777777" w:rsidR="0083329C" w:rsidRDefault="0083329C" w:rsidP="0083329C">
      <w:pPr>
        <w:pStyle w:val="Bibliography"/>
      </w:pPr>
      <w:r>
        <w:t xml:space="preserve">JMP Support. (2024). </w:t>
      </w:r>
      <w:r>
        <w:rPr>
          <w:i/>
          <w:iCs/>
        </w:rPr>
        <w:t>Equivalence Test Reports</w:t>
      </w:r>
      <w:r>
        <w:t>. JMP Statistical Discovery LLC. https://www.jmp.com/support/help/en/18.1/index.shtml#page/jmp/equivalence-test-reports.shtml</w:t>
      </w:r>
    </w:p>
    <w:p w14:paraId="31683A92" w14:textId="77777777" w:rsidR="0083329C" w:rsidRDefault="0083329C" w:rsidP="0083329C">
      <w:pPr>
        <w:pStyle w:val="Bibliography"/>
      </w:pPr>
      <w:r>
        <w:lastRenderedPageBreak/>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069BC743" w14:textId="77777777" w:rsidR="0083329C" w:rsidRDefault="0083329C" w:rsidP="0083329C">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21380F1D" w14:textId="77777777" w:rsidR="0083329C" w:rsidRDefault="0083329C" w:rsidP="0083329C">
      <w:pPr>
        <w:pStyle w:val="Bibliography"/>
      </w:pPr>
      <w:r>
        <w:t xml:space="preserve">Kendall, M. G., &amp; Gibbons, J. D. (1990). </w:t>
      </w:r>
      <w:r>
        <w:rPr>
          <w:i/>
          <w:iCs/>
        </w:rPr>
        <w:t>Rank Correlation Methods</w:t>
      </w:r>
      <w:r>
        <w:t xml:space="preserve"> (5th ed). E. Arnold ; Oxford University Press.</w:t>
      </w:r>
    </w:p>
    <w:p w14:paraId="7EA880BB" w14:textId="77777777" w:rsidR="0083329C" w:rsidRDefault="0083329C" w:rsidP="0083329C">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215F84CA" w14:textId="77777777" w:rsidR="0083329C" w:rsidRDefault="0083329C" w:rsidP="0083329C">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687600CA" w14:textId="77777777" w:rsidR="0083329C" w:rsidRDefault="0083329C" w:rsidP="0083329C">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12092332" w14:textId="77777777" w:rsidR="0083329C" w:rsidRDefault="0083329C" w:rsidP="0083329C">
      <w:pPr>
        <w:pStyle w:val="Bibliography"/>
      </w:pPr>
      <w:r>
        <w:t xml:space="preserve">Lakens, D. (2017). Equivalence Tests: A Practical Primer for T Tests, Correlations, and Meta-Analyses. </w:t>
      </w:r>
      <w:r>
        <w:rPr>
          <w:i/>
          <w:iCs/>
        </w:rPr>
        <w:t>Social Psychological and Personality Science</w:t>
      </w:r>
      <w:r>
        <w:t xml:space="preserve">, </w:t>
      </w:r>
      <w:r>
        <w:rPr>
          <w:i/>
          <w:iCs/>
        </w:rPr>
        <w:t>8</w:t>
      </w:r>
      <w:r>
        <w:t>(4), 355–362. https://doi.org/10.1177/1948550617697177</w:t>
      </w:r>
    </w:p>
    <w:p w14:paraId="0397F887" w14:textId="77777777" w:rsidR="0083329C" w:rsidRDefault="0083329C" w:rsidP="0083329C">
      <w:pPr>
        <w:pStyle w:val="Bibliography"/>
      </w:pPr>
      <w:r>
        <w:lastRenderedPageBreak/>
        <w:t xml:space="preserve">Lakens, D. (2022). </w:t>
      </w:r>
      <w:r>
        <w:rPr>
          <w:i/>
          <w:iCs/>
        </w:rPr>
        <w:t>Improving Your Statistical Inferences</w:t>
      </w:r>
      <w:r>
        <w:t>. https://doi.org/10.5281/ZENODO.6409077</w:t>
      </w:r>
    </w:p>
    <w:p w14:paraId="782611D4" w14:textId="77777777" w:rsidR="0083329C" w:rsidRDefault="0083329C" w:rsidP="0083329C">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6786FA75" w14:textId="77777777" w:rsidR="0083329C" w:rsidRDefault="0083329C" w:rsidP="0083329C">
      <w:pPr>
        <w:pStyle w:val="Bibliography"/>
      </w:pPr>
      <w:r>
        <w:t xml:space="preserve">LaRue, E. A., Fahey, R., Fuson, T. L., Foster, J. R., Matthes, J. H., Krause, K., &amp; Hardiman, B. S. (2022). Evaluating the Sensitivity of Forest Structural Diversity Characterization to LiDAR Point Density. </w:t>
      </w:r>
      <w:r>
        <w:rPr>
          <w:i/>
          <w:iCs/>
        </w:rPr>
        <w:t>Ecosphere</w:t>
      </w:r>
      <w:r>
        <w:t xml:space="preserve">, </w:t>
      </w:r>
      <w:r>
        <w:rPr>
          <w:i/>
          <w:iCs/>
        </w:rPr>
        <w:t>13</w:t>
      </w:r>
      <w:r>
        <w:t>(9), e4209. https://doi.org/10.1002/ecs2.4209</w:t>
      </w:r>
    </w:p>
    <w:p w14:paraId="404351DD" w14:textId="77777777" w:rsidR="0083329C" w:rsidRDefault="0083329C" w:rsidP="0083329C">
      <w:pPr>
        <w:pStyle w:val="Bibliography"/>
      </w:pPr>
      <w:r>
        <w:t xml:space="preserve">Li, B., Zhao, T., Su, X., Fan, G., Zhang, W., Deng, Z., &amp; Yu, Y. (2022). 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1A872AF" w14:textId="77777777" w:rsidR="0083329C" w:rsidRDefault="0083329C" w:rsidP="0083329C">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664496E3" w14:textId="77777777" w:rsidR="0083329C" w:rsidRDefault="0083329C" w:rsidP="0083329C">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705D7148" w14:textId="77777777" w:rsidR="0083329C" w:rsidRDefault="0083329C" w:rsidP="0083329C">
      <w:pPr>
        <w:pStyle w:val="Bibliography"/>
      </w:pPr>
      <w:r>
        <w:lastRenderedPageBreak/>
        <w:t xml:space="preserve">Liu, M., Popescu, S., &amp; Malambo, L. (2019). Feasibility of Burned Area Mapping Based on ICESAT−2 Photon Counting Data. </w:t>
      </w:r>
      <w:r>
        <w:rPr>
          <w:i/>
          <w:iCs/>
        </w:rPr>
        <w:t>Remote Sensing</w:t>
      </w:r>
      <w:r>
        <w:t xml:space="preserve">, </w:t>
      </w:r>
      <w:r>
        <w:rPr>
          <w:i/>
          <w:iCs/>
        </w:rPr>
        <w:t>12</w:t>
      </w:r>
      <w:r>
        <w:t>(1), 24. https://doi.org/10.3390/rs12010024</w:t>
      </w:r>
    </w:p>
    <w:p w14:paraId="4BCFC9CC" w14:textId="77777777" w:rsidR="0083329C" w:rsidRDefault="0083329C" w:rsidP="0083329C">
      <w:pPr>
        <w:pStyle w:val="Bibliography"/>
      </w:pPr>
      <w:r>
        <w:t xml:space="preserve">Liu, X., Feng, Y., Hu, T., Luo, Y., Zhao, X., Wu, J., Maeda, E. E., Ju, W., Liu, L., Guo, Q., &amp; Su, Y. (2024). 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7D7D6DA6" w14:textId="77777777" w:rsidR="0083329C" w:rsidRDefault="0083329C" w:rsidP="0083329C">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4FE471A4" w14:textId="77777777" w:rsidR="0083329C" w:rsidRDefault="0083329C" w:rsidP="0083329C">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09E86FA2" w14:textId="77777777" w:rsidR="0083329C" w:rsidRDefault="0083329C" w:rsidP="0083329C">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350F3F2B" w14:textId="77777777" w:rsidR="0083329C" w:rsidRDefault="0083329C" w:rsidP="0083329C">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24F719A2" w14:textId="77777777" w:rsidR="0083329C" w:rsidRDefault="0083329C" w:rsidP="0083329C">
      <w:pPr>
        <w:pStyle w:val="Bibliography"/>
      </w:pPr>
      <w:r>
        <w:t xml:space="preserve">Mann, H. B. (1945). Nonparametric Tests Against Trend. </w:t>
      </w:r>
      <w:r>
        <w:rPr>
          <w:i/>
          <w:iCs/>
        </w:rPr>
        <w:t>Econometrica</w:t>
      </w:r>
      <w:r>
        <w:t xml:space="preserve">, </w:t>
      </w:r>
      <w:r>
        <w:rPr>
          <w:i/>
          <w:iCs/>
        </w:rPr>
        <w:t>13</w:t>
      </w:r>
      <w:r>
        <w:t>(3), 245. https://doi.org/10.2307/1907187</w:t>
      </w:r>
    </w:p>
    <w:p w14:paraId="369F1A7E" w14:textId="77777777" w:rsidR="0083329C" w:rsidRDefault="0083329C" w:rsidP="0083329C">
      <w:pPr>
        <w:pStyle w:val="Bibliography"/>
      </w:pPr>
      <w:r>
        <w:lastRenderedPageBreak/>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10C827EC" w14:textId="77777777" w:rsidR="0083329C" w:rsidRDefault="0083329C" w:rsidP="0083329C">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69B03B89" w14:textId="77777777" w:rsidR="0083329C" w:rsidRDefault="0083329C" w:rsidP="0083329C">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28E8D674" w14:textId="77777777" w:rsidR="0083329C" w:rsidRDefault="0083329C" w:rsidP="0083329C">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0777F843" w14:textId="77777777" w:rsidR="0083329C" w:rsidRDefault="0083329C" w:rsidP="0083329C">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lastRenderedPageBreak/>
        <w:t>Frontiers in Ecology and the Environment</w:t>
      </w:r>
      <w:r>
        <w:t xml:space="preserve">, </w:t>
      </w:r>
      <w:r>
        <w:rPr>
          <w:i/>
          <w:iCs/>
        </w:rPr>
        <w:t>21</w:t>
      </w:r>
      <w:r>
        <w:t>(1), 14–23. https://doi.org/10.1002/fee.2589</w:t>
      </w:r>
    </w:p>
    <w:p w14:paraId="207BC6D5" w14:textId="77777777" w:rsidR="0083329C" w:rsidRDefault="0083329C" w:rsidP="0083329C">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7879E76" w14:textId="77777777" w:rsidR="0083329C" w:rsidRDefault="0083329C" w:rsidP="0083329C">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38D700D7" w14:textId="77777777" w:rsidR="0083329C" w:rsidRDefault="0083329C" w:rsidP="0083329C">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B480821" w14:textId="77777777" w:rsidR="0083329C" w:rsidRDefault="0083329C" w:rsidP="0083329C">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56CB388" w14:textId="77777777" w:rsidR="0083329C" w:rsidRDefault="0083329C" w:rsidP="0083329C">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36301E35" w14:textId="77777777" w:rsidR="0083329C" w:rsidRDefault="0083329C" w:rsidP="0083329C">
      <w:pPr>
        <w:pStyle w:val="Bibliography"/>
      </w:pPr>
      <w:r>
        <w:lastRenderedPageBreak/>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6F039AC3" w14:textId="77777777" w:rsidR="0083329C" w:rsidRDefault="0083329C" w:rsidP="0083329C">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78551DED" w14:textId="77777777" w:rsidR="0083329C" w:rsidRDefault="0083329C" w:rsidP="0083329C">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746A0D4C" w14:textId="77777777" w:rsidR="0083329C" w:rsidRDefault="0083329C" w:rsidP="0083329C">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238D14B9" w14:textId="77777777" w:rsidR="0083329C" w:rsidRDefault="0083329C" w:rsidP="0083329C">
      <w:pPr>
        <w:pStyle w:val="Bibliography"/>
      </w:pPr>
      <w:r>
        <w:t xml:space="preserve">Neumann, T. A., Martino, A. J., Markus, T., Bae, S., Bock, M. R., Brenner, A. C., Brunt, K. M., Cavanaugh, J., Fernandes, S. T., Hancock, D. W., Harbeck, K., Lee, J., Kurtz, N. T., Luers, P. J., Luthcke, S. B., Magruder, L., Pennington, T. A., </w:t>
      </w:r>
      <w:r>
        <w:lastRenderedPageBreak/>
        <w:t xml:space="preserve">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7660B746" w14:textId="77777777" w:rsidR="0083329C" w:rsidRDefault="0083329C" w:rsidP="0083329C">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7763EFDD" w14:textId="77777777" w:rsidR="0083329C" w:rsidRDefault="0083329C" w:rsidP="0083329C">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FF5DFCE" w14:textId="77777777" w:rsidR="0083329C" w:rsidRDefault="0083329C" w:rsidP="0083329C">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2697B8AE" w14:textId="77777777" w:rsidR="0083329C" w:rsidRDefault="0083329C" w:rsidP="0083329C">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594B2B2" w14:textId="77777777" w:rsidR="0083329C" w:rsidRDefault="0083329C" w:rsidP="0083329C">
      <w:pPr>
        <w:pStyle w:val="Bibliography"/>
      </w:pPr>
      <w:r>
        <w:t xml:space="preserve">Pan, Y., Birdsey, R. A., Phillips, O. L., Houghton, R. A., Fang, J., Kauppi, P. E., Keith, H., Kurz, W. A., Ito, A., Lewis, S. L., Nabuurs, G.-J., Shvidenko, A., Hashimoto, S., Lerink, B., Schepaschenko, D., Castanho, A., &amp; Murdiyarso, D. (2024). The </w:t>
      </w:r>
      <w:r>
        <w:lastRenderedPageBreak/>
        <w:t xml:space="preserve">Enduring World Forest Carbon Sink. </w:t>
      </w:r>
      <w:r>
        <w:rPr>
          <w:i/>
          <w:iCs/>
        </w:rPr>
        <w:t>Nature</w:t>
      </w:r>
      <w:r>
        <w:t xml:space="preserve">, </w:t>
      </w:r>
      <w:r>
        <w:rPr>
          <w:i/>
          <w:iCs/>
        </w:rPr>
        <w:t>631</w:t>
      </w:r>
      <w:r>
        <w:t>(8021), 563–569. https://doi.org/10.1038/s41586-024-07602-x</w:t>
      </w:r>
    </w:p>
    <w:p w14:paraId="54981514" w14:textId="77777777" w:rsidR="0083329C" w:rsidRDefault="0083329C" w:rsidP="0083329C">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696D85DE" w14:textId="77777777" w:rsidR="0083329C" w:rsidRDefault="0083329C" w:rsidP="0083329C">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29B57B2E" w14:textId="77777777" w:rsidR="0083329C" w:rsidRDefault="0083329C" w:rsidP="0083329C">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32434BE9" w14:textId="77777777" w:rsidR="0083329C" w:rsidRDefault="0083329C" w:rsidP="0083329C">
      <w:pPr>
        <w:pStyle w:val="Bibliography"/>
      </w:pPr>
      <w:r>
        <w:t xml:space="preserve">Pronk, M., Eleveld, M., &amp; Ledoux, H. (2024). Assessing Vertical Accuracy and Spatial Coverage of ICESat-2 and GEDI Spaceborne Lidar for Creating Global Terrain Models. </w:t>
      </w:r>
      <w:r>
        <w:rPr>
          <w:i/>
          <w:iCs/>
        </w:rPr>
        <w:t>Remote Sensing</w:t>
      </w:r>
      <w:r>
        <w:t xml:space="preserve">, </w:t>
      </w:r>
      <w:r>
        <w:rPr>
          <w:i/>
          <w:iCs/>
        </w:rPr>
        <w:t>16</w:t>
      </w:r>
      <w:r>
        <w:t>(13), 2259. https://doi.org/10.3390/rs16132259</w:t>
      </w:r>
    </w:p>
    <w:p w14:paraId="5AC3E5F6" w14:textId="77777777" w:rsidR="0083329C" w:rsidRDefault="0083329C" w:rsidP="0083329C">
      <w:pPr>
        <w:pStyle w:val="Bibliography"/>
      </w:pPr>
      <w:r>
        <w:t xml:space="preserve">Psistaki, K., Tsantopoulos, G., &amp; Paschalidou, A. K. (2024). An Overview of the Role of Forests in Climate Change Mitigation. </w:t>
      </w:r>
      <w:r>
        <w:rPr>
          <w:i/>
          <w:iCs/>
        </w:rPr>
        <w:t>Sustainability</w:t>
      </w:r>
      <w:r>
        <w:t xml:space="preserve">, </w:t>
      </w:r>
      <w:r>
        <w:rPr>
          <w:i/>
          <w:iCs/>
        </w:rPr>
        <w:t>16</w:t>
      </w:r>
      <w:r>
        <w:t>(14), Article 14. https://doi.org/10.3390/su16146089</w:t>
      </w:r>
    </w:p>
    <w:p w14:paraId="2859F0AD" w14:textId="77777777" w:rsidR="0083329C" w:rsidRDefault="0083329C" w:rsidP="0083329C">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D72DC50" w14:textId="77777777" w:rsidR="0083329C" w:rsidRDefault="0083329C" w:rsidP="0083329C">
      <w:pPr>
        <w:pStyle w:val="Bibliography"/>
      </w:pPr>
      <w:r>
        <w:t xml:space="preserve">radt0005. (2025). </w:t>
      </w:r>
      <w:r>
        <w:rPr>
          <w:i/>
          <w:iCs/>
        </w:rPr>
        <w:t>FIADB_Direct</w:t>
      </w:r>
      <w:r>
        <w:t xml:space="preserve"> [R]. https://github.com/radt0005/FIADB_Direct (Original work published 2025)</w:t>
      </w:r>
    </w:p>
    <w:p w14:paraId="5A7ABD21" w14:textId="77777777" w:rsidR="0083329C" w:rsidRDefault="0083329C" w:rsidP="0083329C">
      <w:pPr>
        <w:pStyle w:val="Bibliography"/>
      </w:pPr>
      <w:r>
        <w:lastRenderedPageBreak/>
        <w:t xml:space="preserve">Rai, N., Ma, Q., Poudel, K. P., Himes, A., &amp; Meng, Q. (2024). Evaluating the Uncertainties in Forest Canopy Height Measurements Using ICESat-2 Data. </w:t>
      </w:r>
      <w:r>
        <w:rPr>
          <w:i/>
          <w:iCs/>
        </w:rPr>
        <w:t>Journal of Remote Sensing</w:t>
      </w:r>
      <w:r>
        <w:t xml:space="preserve">, </w:t>
      </w:r>
      <w:r>
        <w:rPr>
          <w:i/>
          <w:iCs/>
        </w:rPr>
        <w:t>4</w:t>
      </w:r>
      <w:r>
        <w:t>, 0160. https://doi.org/10.34133/remotesensing.0160</w:t>
      </w:r>
    </w:p>
    <w:p w14:paraId="31B6938D" w14:textId="77777777" w:rsidR="0083329C" w:rsidRDefault="0083329C" w:rsidP="0083329C">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444745AA" w14:textId="77777777" w:rsidR="0083329C" w:rsidRDefault="0083329C" w:rsidP="0083329C">
      <w:pPr>
        <w:pStyle w:val="Bibliography"/>
      </w:pPr>
      <w:r>
        <w:t xml:space="preserve">Ribas-Costa, V. A., Gastón, A., &amp; Cook, R. L. (2024). Modeling Dominant Height with USGS 3DEP LiDAR to Determine Site Index in Even-Aged Loblolly Pine (Pinus Taeda L.) Plantations in the Southeastern Us. </w:t>
      </w:r>
      <w:r>
        <w:rPr>
          <w:i/>
          <w:iCs/>
        </w:rPr>
        <w:t>Forestry: An International Journal of Forest Research</w:t>
      </w:r>
      <w:r>
        <w:t>, cpae034. https://doi.org/10.1093/forestry/cpae034</w:t>
      </w:r>
    </w:p>
    <w:p w14:paraId="7D48627F" w14:textId="77777777" w:rsidR="0083329C" w:rsidRDefault="0083329C" w:rsidP="0083329C">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5CF796E0" w14:textId="77777777" w:rsidR="0083329C" w:rsidRDefault="0083329C" w:rsidP="0083329C">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2163E937" w14:textId="77777777" w:rsidR="0083329C" w:rsidRDefault="0083329C" w:rsidP="0083329C">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 xml:space="preserve">Forest </w:t>
      </w:r>
      <w:r>
        <w:rPr>
          <w:i/>
          <w:iCs/>
        </w:rPr>
        <w:lastRenderedPageBreak/>
        <w:t>Ecology and Management</w:t>
      </w:r>
      <w:r>
        <w:t xml:space="preserve">, </w:t>
      </w:r>
      <w:r>
        <w:rPr>
          <w:i/>
          <w:iCs/>
        </w:rPr>
        <w:t>213</w:t>
      </w:r>
      <w:r>
        <w:t>(1–3), 54–70. https://doi.org/10.1016/j.foreco.2005.03.025</w:t>
      </w:r>
    </w:p>
    <w:p w14:paraId="10F6B4A8" w14:textId="77777777" w:rsidR="0083329C" w:rsidRDefault="0083329C" w:rsidP="0083329C">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637D440E" w14:textId="77777777" w:rsidR="0083329C" w:rsidRDefault="0083329C" w:rsidP="0083329C">
      <w:pPr>
        <w:pStyle w:val="Bibliography"/>
      </w:pPr>
      <w:r>
        <w:t xml:space="preserve">Rossum, G. van, &amp; Drake, F. L. (2010). </w:t>
      </w:r>
      <w:r>
        <w:rPr>
          <w:i/>
          <w:iCs/>
        </w:rPr>
        <w:t>The Python Language Reference</w:t>
      </w:r>
      <w:r>
        <w:t xml:space="preserve"> (Release 3.0.1 [Repr.]). Python Software Foundation.</w:t>
      </w:r>
    </w:p>
    <w:p w14:paraId="57A8C1AC" w14:textId="77777777" w:rsidR="0083329C" w:rsidRDefault="0083329C" w:rsidP="0083329C">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001AD59B" w14:textId="77777777" w:rsidR="0083329C" w:rsidRDefault="0083329C" w:rsidP="0083329C">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208140ED" w14:textId="77777777" w:rsidR="0083329C" w:rsidRDefault="0083329C" w:rsidP="0083329C">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19A47E9F" w14:textId="77777777" w:rsidR="0083329C" w:rsidRDefault="0083329C" w:rsidP="0083329C">
      <w:pPr>
        <w:pStyle w:val="Bibliography"/>
      </w:pPr>
      <w:r>
        <w:t xml:space="preserve">Shtaynberger, J., &amp; Bar, H. (2023). </w:t>
      </w:r>
      <w:r>
        <w:rPr>
          <w:i/>
          <w:iCs/>
        </w:rPr>
        <w:t>Equivalence Testing</w:t>
      </w:r>
      <w:r>
        <w:t>. Cornell Statistical Consulting Unit. https://cscu.cornell.edu/wp-content/uploads/equiv.pdf</w:t>
      </w:r>
    </w:p>
    <w:p w14:paraId="569A564D" w14:textId="77777777" w:rsidR="0083329C" w:rsidRDefault="0083329C" w:rsidP="0083329C">
      <w:pPr>
        <w:pStyle w:val="Bibliography"/>
      </w:pPr>
      <w:r>
        <w:t xml:space="preserve">Shuman, C. A., Zwally, H. J., Schutz, B. E., Brenner, A. C., DiMarzio, J. P., Suchdeo, V. P., &amp; Fricker, H. A. (2006). ICESat Antarctic Elevation Data: Preliminary </w:t>
      </w:r>
      <w:r>
        <w:lastRenderedPageBreak/>
        <w:t xml:space="preserve">Precision and Accuracy Assessment. </w:t>
      </w:r>
      <w:r>
        <w:rPr>
          <w:i/>
          <w:iCs/>
        </w:rPr>
        <w:t>Geophysical Research Letters</w:t>
      </w:r>
      <w:r>
        <w:t xml:space="preserve">, </w:t>
      </w:r>
      <w:r>
        <w:rPr>
          <w:i/>
          <w:iCs/>
        </w:rPr>
        <w:t>33</w:t>
      </w:r>
      <w:r>
        <w:t>(7), 2005GL025227. https://doi.org/10.1029/2005GL025227</w:t>
      </w:r>
    </w:p>
    <w:p w14:paraId="79EDBF2E" w14:textId="77777777" w:rsidR="0083329C" w:rsidRDefault="0083329C" w:rsidP="0083329C">
      <w:pPr>
        <w:pStyle w:val="Bibliography"/>
      </w:pPr>
      <w:r>
        <w:t xml:space="preserve">Socha, J., Pierzchalski, M., Bałazy, R., &amp; Ciesielski, M. (2017). Modelling top height growth and site index using repeated laser scanning data. </w:t>
      </w:r>
      <w:r>
        <w:rPr>
          <w:i/>
          <w:iCs/>
        </w:rPr>
        <w:t>Forest Ecology and Management</w:t>
      </w:r>
      <w:r>
        <w:t xml:space="preserve">, </w:t>
      </w:r>
      <w:r>
        <w:rPr>
          <w:i/>
          <w:iCs/>
        </w:rPr>
        <w:t>406</w:t>
      </w:r>
      <w:r>
        <w:t>, 307–317. https://doi.org/10.1016/j.foreco.2017.09.039</w:t>
      </w:r>
    </w:p>
    <w:p w14:paraId="30CC478A" w14:textId="77777777" w:rsidR="0083329C" w:rsidRDefault="0083329C" w:rsidP="0083329C">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27E14E7A" w14:textId="77777777" w:rsidR="0083329C" w:rsidRDefault="0083329C" w:rsidP="0083329C">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098C73E4" w14:textId="77777777" w:rsidR="0083329C" w:rsidRDefault="0083329C" w:rsidP="0083329C">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6C46B5F0" w14:textId="77777777" w:rsidR="0083329C" w:rsidRDefault="0083329C" w:rsidP="0083329C">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6FBE964B" w14:textId="77777777" w:rsidR="0083329C" w:rsidRDefault="0083329C" w:rsidP="0083329C">
      <w:pPr>
        <w:pStyle w:val="Bibliography"/>
      </w:pPr>
      <w:r>
        <w:t xml:space="preserve">The pandas development team. (2024). </w:t>
      </w:r>
      <w:r>
        <w:rPr>
          <w:i/>
          <w:iCs/>
        </w:rPr>
        <w:t>pandas-dev/pandas: Pandas</w:t>
      </w:r>
      <w:r>
        <w:t xml:space="preserve"> (Version v2.2.3) [Computer software]. Zenodo. https://doi.org/10.5281/ZENODO.3509134</w:t>
      </w:r>
    </w:p>
    <w:p w14:paraId="7D98C0D7" w14:textId="77777777" w:rsidR="0083329C" w:rsidRDefault="0083329C" w:rsidP="0083329C">
      <w:pPr>
        <w:pStyle w:val="Bibliography"/>
      </w:pPr>
      <w:r>
        <w:lastRenderedPageBreak/>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682AF336" w14:textId="77777777" w:rsidR="0083329C" w:rsidRDefault="0083329C" w:rsidP="0083329C">
      <w:pPr>
        <w:pStyle w:val="Bibliography"/>
      </w:pPr>
      <w:r>
        <w:t xml:space="preserve">U.S. Department of Agriculture Forest Service. (2023, January 13). </w:t>
      </w:r>
      <w:r>
        <w:rPr>
          <w:i/>
          <w:iCs/>
        </w:rPr>
        <w:t>Forest Inventory and Analysis</w:t>
      </w:r>
      <w:r>
        <w:t>. Research. https://research.fs.usda.gov/programs/fia</w:t>
      </w:r>
    </w:p>
    <w:p w14:paraId="52C1493D" w14:textId="77777777" w:rsidR="0083329C" w:rsidRDefault="0083329C" w:rsidP="0083329C">
      <w:pPr>
        <w:pStyle w:val="Bibliography"/>
      </w:pPr>
      <w:r>
        <w:t xml:space="preserve">U.S. Department of Agriculture Forest Service. (2024). </w:t>
      </w:r>
      <w:r>
        <w:rPr>
          <w:i/>
          <w:iCs/>
        </w:rPr>
        <w:t>The Forest Inventory and Analysis Database User Guide (NFI): Vol. Database Description</w:t>
      </w:r>
      <w:r>
        <w:t>.</w:t>
      </w:r>
    </w:p>
    <w:p w14:paraId="5C239535" w14:textId="77777777" w:rsidR="0083329C" w:rsidRDefault="0083329C" w:rsidP="0083329C">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5C1FE93F" w14:textId="77777777" w:rsidR="0083329C" w:rsidRDefault="0083329C" w:rsidP="0083329C">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4F43EB4E" w14:textId="77777777" w:rsidR="0083329C" w:rsidRDefault="0083329C" w:rsidP="0083329C">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BA6EBDE" w14:textId="77777777" w:rsidR="0083329C" w:rsidRDefault="0083329C" w:rsidP="0083329C">
      <w:pPr>
        <w:pStyle w:val="Bibliography"/>
      </w:pPr>
      <w:r>
        <w:lastRenderedPageBreak/>
        <w:t xml:space="preserve">Wasser, L. A. (2024, September 13). </w:t>
      </w:r>
      <w:r>
        <w:rPr>
          <w:i/>
          <w:iCs/>
        </w:rPr>
        <w:t>The Basics of LiDAR - Light Detection and Ranging—Remote Sensing</w:t>
      </w:r>
      <w:r>
        <w:t xml:space="preserve"> [Tutorial]. https://www.neonscience.org/resources/learning-hub/tutorials/lidar-basics</w:t>
      </w:r>
    </w:p>
    <w:p w14:paraId="4DB3B05D" w14:textId="77777777" w:rsidR="0083329C" w:rsidRDefault="0083329C" w:rsidP="0083329C">
      <w:pPr>
        <w:pStyle w:val="Bibliography"/>
      </w:pPr>
      <w:r>
        <w:t xml:space="preserve">Wild, C. J., &amp; Seber, G. A. F. (2000). The Wilcoxon Test. In </w:t>
      </w:r>
      <w:r>
        <w:rPr>
          <w:i/>
          <w:iCs/>
        </w:rPr>
        <w:t>Chance encounters: A first course in data analysis and inference</w:t>
      </w:r>
      <w:r>
        <w:t xml:space="preserve"> (p. 10). Wiley.</w:t>
      </w:r>
    </w:p>
    <w:p w14:paraId="0181BE6C" w14:textId="77777777" w:rsidR="0083329C" w:rsidRDefault="0083329C" w:rsidP="0083329C">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6972F885" w14:textId="77777777" w:rsidR="0083329C" w:rsidRDefault="0083329C" w:rsidP="0083329C">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7AB4E480" w14:textId="77777777" w:rsidR="0083329C" w:rsidRDefault="0083329C" w:rsidP="0083329C">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08AEF42C" w14:textId="77777777" w:rsidR="0083329C" w:rsidRDefault="0083329C" w:rsidP="0083329C">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3AD9DE3A" w14:textId="77777777" w:rsidR="0083329C" w:rsidRDefault="0083329C" w:rsidP="0083329C">
      <w:pPr>
        <w:pStyle w:val="Bibliography"/>
      </w:pPr>
      <w:r>
        <w:t xml:space="preserve">Yu, J., Nie, S., Liu, W., Zhu, X., Lu, D., Wu, W., &amp; Sun, Y. (2022). Accuracy Assessment of ICESat-2 Ground Elevation and Canopy Height Estimates in </w:t>
      </w:r>
      <w:r>
        <w:lastRenderedPageBreak/>
        <w:t xml:space="preserve">Mangroves. </w:t>
      </w:r>
      <w:r>
        <w:rPr>
          <w:i/>
          <w:iCs/>
        </w:rPr>
        <w:t>IEEE Geoscience and Remote Sensing Letters</w:t>
      </w:r>
      <w:r>
        <w:t xml:space="preserve">, </w:t>
      </w:r>
      <w:r>
        <w:rPr>
          <w:i/>
          <w:iCs/>
        </w:rPr>
        <w:t>19</w:t>
      </w:r>
      <w:r>
        <w:t>, 1–5. https://doi.org/10.1109/LGRS.2021.3107440</w:t>
      </w:r>
    </w:p>
    <w:p w14:paraId="532F3148" w14:textId="77777777" w:rsidR="0083329C" w:rsidRDefault="0083329C" w:rsidP="0083329C">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54828BAB" w14:textId="77777777" w:rsidR="0083329C" w:rsidRDefault="0083329C" w:rsidP="0083329C">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2F350A45" w14:textId="77777777" w:rsidR="0083329C" w:rsidRDefault="0083329C" w:rsidP="0083329C">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20D7C92B" w14:textId="77777777" w:rsidR="0083329C" w:rsidRDefault="0083329C" w:rsidP="0083329C">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114D30C5" w14:textId="77777777" w:rsidR="0083329C" w:rsidRDefault="0083329C" w:rsidP="0083329C">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5954A73E" w14:textId="77777777" w:rsidR="0083329C" w:rsidRDefault="0083329C" w:rsidP="0083329C">
      <w:pPr>
        <w:pStyle w:val="Bibliography"/>
      </w:pPr>
      <w:r>
        <w:lastRenderedPageBreak/>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1FA0DFC6" w14:textId="77777777" w:rsidR="0083329C" w:rsidRDefault="0083329C" w:rsidP="0083329C">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1CE9BF3"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82" w:name="_Toc195197926"/>
      <w:bookmarkStart w:id="83" w:name="_Toc195198133"/>
      <w:bookmarkStart w:id="84" w:name="_Toc195460519"/>
      <w:r w:rsidRPr="00806DA9">
        <w:rPr>
          <w:b/>
          <w:bCs/>
        </w:rPr>
        <w:br w:type="page"/>
      </w:r>
      <w:bookmarkEnd w:id="82"/>
      <w:bookmarkEnd w:id="83"/>
      <w:bookmarkEnd w:id="84"/>
      <w:r w:rsidR="00806DA9" w:rsidRPr="008C696B">
        <w:rPr>
          <w:b/>
          <w:bCs/>
        </w:rPr>
        <w:lastRenderedPageBreak/>
        <w:t>Appendi</w:t>
      </w:r>
      <w:r w:rsidR="00E738D0" w:rsidRPr="008C696B">
        <w:rPr>
          <w:b/>
          <w:bCs/>
        </w:rPr>
        <w:t>x</w:t>
      </w:r>
    </w:p>
    <w:p w14:paraId="3B85C285" w14:textId="625767B0"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587FB5">
        <w:rPr>
          <w:b/>
          <w:bCs/>
        </w:rPr>
        <w:t>W</w:t>
      </w:r>
      <w:r w:rsidR="006D5360" w:rsidRPr="008C696B">
        <w:rPr>
          <w:b/>
          <w:bCs/>
        </w:rPr>
        <w:t>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626FA572" w:rsidR="003B4DE9" w:rsidRPr="008C696B" w:rsidRDefault="003B4DE9" w:rsidP="008C696B">
      <w:pPr>
        <w:numPr>
          <w:ilvl w:val="1"/>
          <w:numId w:val="9"/>
        </w:numPr>
        <w:spacing w:line="360" w:lineRule="auto"/>
        <w:rPr>
          <w:b/>
          <w:bCs/>
        </w:rPr>
      </w:pPr>
      <w:r w:rsidRPr="008C696B">
        <w:rPr>
          <w:b/>
          <w:bCs/>
        </w:rPr>
        <w:lastRenderedPageBreak/>
        <w:t xml:space="preserve">Python Script to Extract Canopy Height Metrics from ALS Data </w:t>
      </w:r>
      <w:r w:rsidR="00587FB5">
        <w:rPr>
          <w:b/>
          <w:bCs/>
        </w:rPr>
        <w:t>W</w:t>
      </w:r>
      <w:r w:rsidRPr="008C696B">
        <w:rPr>
          <w:b/>
          <w:bCs/>
        </w:rPr>
        <w:t>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22T14:19:00Z" w:initials="WP">
    <w:p w14:paraId="06A80B4B" w14:textId="77777777" w:rsidR="006A5898" w:rsidRDefault="006A5898" w:rsidP="006A5898">
      <w:pPr>
        <w:pStyle w:val="CommentText"/>
      </w:pPr>
      <w:r>
        <w:rPr>
          <w:rStyle w:val="CommentReference"/>
        </w:rPr>
        <w:annotationRef/>
      </w:r>
      <w:r>
        <w:t>Rework this too</w:t>
      </w:r>
    </w:p>
  </w:comment>
  <w:comment w:id="2" w:author="Poncy, William" w:date="2025-05-19T12:08:00Z" w:initials="WP">
    <w:p w14:paraId="18273FB3" w14:textId="5931197B" w:rsidR="0041788B" w:rsidRDefault="0041788B" w:rsidP="0041788B">
      <w:pPr>
        <w:pStyle w:val="CommentText"/>
      </w:pPr>
      <w:r>
        <w:rPr>
          <w:rStyle w:val="CommentReference"/>
        </w:rPr>
        <w:annotationRef/>
      </w:r>
      <w:r>
        <w:t>Need new abstract, much more general</w:t>
      </w:r>
    </w:p>
  </w:comment>
  <w:comment w:id="3"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30" w:author="Poncy, William" w:date="2025-05-23T13:49:00Z" w:initials="WP">
    <w:p w14:paraId="7A40175D" w14:textId="77777777" w:rsidR="00DA69EA" w:rsidRDefault="00DA69EA" w:rsidP="00DA69EA">
      <w:pPr>
        <w:pStyle w:val="CommentText"/>
      </w:pPr>
      <w:r>
        <w:rPr>
          <w:rStyle w:val="CommentReference"/>
        </w:rPr>
        <w:annotationRef/>
      </w:r>
      <w:r>
        <w:t xml:space="preserve">Need to rework this, use malambo &amp; popescu, a liu 2020, and neuenschwander 2019 </w:t>
      </w:r>
    </w:p>
  </w:comment>
  <w:comment w:id="46" w:author="Poncy, William" w:date="2025-05-23T16:45:00Z" w:initials="WP">
    <w:p w14:paraId="5944EA23" w14:textId="77777777" w:rsidR="004A2FAD" w:rsidRDefault="004A2FAD" w:rsidP="004A2FAD">
      <w:pPr>
        <w:pStyle w:val="CommentText"/>
      </w:pPr>
      <w:r>
        <w:rPr>
          <w:rStyle w:val="CommentReference"/>
        </w:rPr>
        <w:annotationRef/>
      </w:r>
      <w:r>
        <w:t>Need to verify APA 7 figure cpation syntax</w:t>
      </w:r>
    </w:p>
  </w:comment>
  <w:comment w:id="48" w:author="Poncy, William" w:date="2025-05-23T16:49:00Z" w:initials="WP">
    <w:p w14:paraId="2D91907C" w14:textId="77777777" w:rsidR="00EB3E63" w:rsidRDefault="00EB3E63" w:rsidP="00EB3E63">
      <w:pPr>
        <w:pStyle w:val="CommentText"/>
      </w:pPr>
      <w:r>
        <w:rPr>
          <w:rStyle w:val="CommentReference"/>
        </w:rPr>
        <w:annotationRef/>
      </w:r>
      <w:r>
        <w:t xml:space="preserve">This is fine as per : </w:t>
      </w:r>
      <w:hyperlink r:id="rId1" w:history="1">
        <w:r w:rsidRPr="003C15BD">
          <w:rPr>
            <w:rStyle w:val="Hyperlink"/>
          </w:rPr>
          <w:t>https://libguides.massgeneral.org/APA7/formatting</w:t>
        </w:r>
      </w:hyperlink>
    </w:p>
  </w:comment>
  <w:comment w:id="49" w:author="Poncy, William" w:date="2025-05-23T16:51:00Z" w:initials="WP">
    <w:p w14:paraId="5C8CFA01" w14:textId="77777777" w:rsidR="00232BE3" w:rsidRDefault="00232BE3" w:rsidP="00232BE3">
      <w:pPr>
        <w:pStyle w:val="CommentText"/>
      </w:pPr>
      <w:r>
        <w:rPr>
          <w:rStyle w:val="CommentReference"/>
        </w:rPr>
        <w:annotationRef/>
      </w:r>
      <w:r>
        <w:t>Change?</w:t>
      </w:r>
    </w:p>
  </w:comment>
  <w:comment w:id="50" w:author="Poncy, William" w:date="2025-05-23T17:05:00Z" w:initials="WP">
    <w:p w14:paraId="3939B9BE" w14:textId="77777777" w:rsidR="00ED08A3" w:rsidRDefault="00ED08A3" w:rsidP="00ED08A3">
      <w:pPr>
        <w:pStyle w:val="CommentText"/>
      </w:pPr>
      <w:r>
        <w:rPr>
          <w:rStyle w:val="CommentReference"/>
        </w:rPr>
        <w:annotationRef/>
      </w:r>
      <w:r>
        <w:t>Randy’s feedback: “there is a lot of nearly pedantic statistics text in 2.4. It will have to crazily pared back for the journal submission. It is like a textbook extract.”</w:t>
      </w:r>
    </w:p>
  </w:comment>
  <w:comment w:id="51" w:author="Poncy, William" w:date="2025-05-23T17:02:00Z" w:initials="WP">
    <w:p w14:paraId="350BA88E" w14:textId="2515E3C8" w:rsidR="00134C2B" w:rsidRDefault="00134C2B" w:rsidP="00134C2B">
      <w:pPr>
        <w:pStyle w:val="CommentText"/>
      </w:pPr>
      <w:r>
        <w:rPr>
          <w:rStyle w:val="CommentReference"/>
        </w:rPr>
        <w:annotationRef/>
      </w:r>
      <w:r>
        <w:t>Removed JMP cause no longer using it</w:t>
      </w:r>
    </w:p>
  </w:comment>
  <w:comment w:id="62" w:author="Poncy, William" w:date="2025-05-23T17:19:00Z" w:initials="WP">
    <w:p w14:paraId="28BCA840" w14:textId="77777777" w:rsidR="00427D37" w:rsidRDefault="00427D37" w:rsidP="00427D37">
      <w:pPr>
        <w:pStyle w:val="CommentText"/>
      </w:pPr>
      <w:r>
        <w:rPr>
          <w:rStyle w:val="CommentReference"/>
        </w:rPr>
        <w:annotationRef/>
      </w:r>
      <w:r>
        <w:t>Randys feedack: “Figure 10 still suffers from lack of normalization. I would replace with normalized histograms or probability density functions”</w:t>
      </w:r>
    </w:p>
  </w:comment>
  <w:comment w:id="65" w:author="Poncy, William" w:date="2025-05-23T17:28:00Z" w:initials="WP">
    <w:p w14:paraId="6937BC80" w14:textId="77777777" w:rsidR="004F2D0E" w:rsidRDefault="004F2D0E" w:rsidP="004F2D0E">
      <w:pPr>
        <w:pStyle w:val="CommentText"/>
      </w:pPr>
      <w:r>
        <w:rPr>
          <w:rStyle w:val="CommentReference"/>
        </w:rPr>
        <w:annotationRef/>
      </w:r>
      <w:r>
        <w:t>Need to clarify whetehr to use mean or median here</w:t>
      </w:r>
    </w:p>
  </w:comment>
  <w:comment w:id="75" w:author="Poncy, William" w:date="2025-05-23T17:29:00Z" w:initials="WP">
    <w:p w14:paraId="6342AB05" w14:textId="77777777" w:rsidR="004F2D0E" w:rsidRDefault="004F2D0E" w:rsidP="004F2D0E">
      <w:pPr>
        <w:pStyle w:val="CommentText"/>
      </w:pPr>
      <w:r>
        <w:rPr>
          <w:rStyle w:val="CommentReference"/>
        </w:rPr>
        <w:annotationRef/>
      </w:r>
      <w:r>
        <w:t>Swap with just a figma or word art graph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A80B4B" w15:done="0"/>
  <w15:commentEx w15:paraId="18273FB3" w15:done="0"/>
  <w15:commentEx w15:paraId="4BBA0575" w15:done="0"/>
  <w15:commentEx w15:paraId="7A40175D" w15:done="0"/>
  <w15:commentEx w15:paraId="5944EA23" w15:done="0"/>
  <w15:commentEx w15:paraId="2D91907C" w15:done="0"/>
  <w15:commentEx w15:paraId="5C8CFA01" w15:done="0"/>
  <w15:commentEx w15:paraId="3939B9BE" w15:done="0"/>
  <w15:commentEx w15:paraId="350BA88E" w15:done="0"/>
  <w15:commentEx w15:paraId="28BCA840" w15:done="0"/>
  <w15:commentEx w15:paraId="6937BC80" w15:done="0"/>
  <w15:commentEx w15:paraId="6342AB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70658" w16cex:dateUtc="2025-05-22T18:19:00Z"/>
  <w16cex:commentExtensible w16cex:durableId="20BEA291" w16cex:dateUtc="2025-05-19T16:08:00Z"/>
  <w16cex:commentExtensible w16cex:durableId="7A43FE3F" w16cex:dateUtc="2025-05-19T16:59:00Z"/>
  <w16cex:commentExtensible w16cex:durableId="6BC6EEEB" w16cex:dateUtc="2025-05-23T17:49:00Z"/>
  <w16cex:commentExtensible w16cex:durableId="50A7B6E1" w16cex:dateUtc="2025-05-23T20:45:00Z"/>
  <w16cex:commentExtensible w16cex:durableId="30E80980" w16cex:dateUtc="2025-05-23T20:49:00Z"/>
  <w16cex:commentExtensible w16cex:durableId="127FF45C" w16cex:dateUtc="2025-05-23T20:51:00Z"/>
  <w16cex:commentExtensible w16cex:durableId="464F4612" w16cex:dateUtc="2025-05-23T21:05:00Z"/>
  <w16cex:commentExtensible w16cex:durableId="4F4088AA" w16cex:dateUtc="2025-05-23T21:02:00Z"/>
  <w16cex:commentExtensible w16cex:durableId="4D5DE6FB" w16cex:dateUtc="2025-05-23T21:19:00Z"/>
  <w16cex:commentExtensible w16cex:durableId="6BB3EE85" w16cex:dateUtc="2025-05-23T21:28:00Z"/>
  <w16cex:commentExtensible w16cex:durableId="712BA362" w16cex:dateUtc="2025-05-23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A80B4B" w16cid:durableId="70770658"/>
  <w16cid:commentId w16cid:paraId="18273FB3" w16cid:durableId="20BEA291"/>
  <w16cid:commentId w16cid:paraId="4BBA0575" w16cid:durableId="7A43FE3F"/>
  <w16cid:commentId w16cid:paraId="7A40175D" w16cid:durableId="6BC6EEEB"/>
  <w16cid:commentId w16cid:paraId="5944EA23" w16cid:durableId="50A7B6E1"/>
  <w16cid:commentId w16cid:paraId="2D91907C" w16cid:durableId="30E80980"/>
  <w16cid:commentId w16cid:paraId="5C8CFA01" w16cid:durableId="127FF45C"/>
  <w16cid:commentId w16cid:paraId="3939B9BE" w16cid:durableId="464F4612"/>
  <w16cid:commentId w16cid:paraId="350BA88E" w16cid:durableId="4F4088AA"/>
  <w16cid:commentId w16cid:paraId="28BCA840" w16cid:durableId="4D5DE6FB"/>
  <w16cid:commentId w16cid:paraId="6937BC80" w16cid:durableId="6BB3EE85"/>
  <w16cid:commentId w16cid:paraId="6342AB05" w16cid:durableId="712BA3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18AAA" w14:textId="77777777" w:rsidR="003237FB" w:rsidRDefault="003237FB">
      <w:r>
        <w:separator/>
      </w:r>
    </w:p>
  </w:endnote>
  <w:endnote w:type="continuationSeparator" w:id="0">
    <w:p w14:paraId="0AD1C0A9" w14:textId="77777777" w:rsidR="003237FB" w:rsidRDefault="003237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F48CAE" w14:textId="77777777" w:rsidR="003237FB" w:rsidRDefault="003237FB">
      <w:r>
        <w:separator/>
      </w:r>
    </w:p>
  </w:footnote>
  <w:footnote w:type="continuationSeparator" w:id="0">
    <w:p w14:paraId="634BA30E" w14:textId="77777777" w:rsidR="003237FB" w:rsidRDefault="003237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0EAF"/>
    <w:multiLevelType w:val="multilevel"/>
    <w:tmpl w:val="0ACED1AE"/>
    <w:lvl w:ilvl="0">
      <w:start w:val="7"/>
      <w:numFmt w:val="decimal"/>
      <w:lvlText w:val="%1."/>
      <w:lvlJc w:val="left"/>
      <w:pPr>
        <w:ind w:left="480" w:hanging="480"/>
      </w:pPr>
      <w:rPr>
        <w:rFonts w:hint="default"/>
      </w:rPr>
    </w:lvl>
    <w:lvl w:ilvl="1">
      <w:start w:val="11"/>
      <w:numFmt w:val="decimal"/>
      <w:lvlText w:val="%1.%2."/>
      <w:lvlJc w:val="left"/>
      <w:pPr>
        <w:ind w:left="1272" w:hanging="48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5"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6" w15:restartNumberingAfterBreak="0">
    <w:nsid w:val="5DAD00D3"/>
    <w:multiLevelType w:val="multilevel"/>
    <w:tmpl w:val="82883DC0"/>
    <w:lvl w:ilvl="0">
      <w:start w:val="7"/>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7"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2"/>
  </w:num>
  <w:num w:numId="2" w16cid:durableId="721950347">
    <w:abstractNumId w:val="11"/>
  </w:num>
  <w:num w:numId="3" w16cid:durableId="121850044">
    <w:abstractNumId w:val="5"/>
  </w:num>
  <w:num w:numId="4" w16cid:durableId="711921598">
    <w:abstractNumId w:val="3"/>
  </w:num>
  <w:num w:numId="5" w16cid:durableId="421993358">
    <w:abstractNumId w:val="12"/>
  </w:num>
  <w:num w:numId="6" w16cid:durableId="1210191161">
    <w:abstractNumId w:val="14"/>
  </w:num>
  <w:num w:numId="7" w16cid:durableId="2145930059">
    <w:abstractNumId w:val="18"/>
  </w:num>
  <w:num w:numId="8" w16cid:durableId="895359063">
    <w:abstractNumId w:val="0"/>
  </w:num>
  <w:num w:numId="9" w16cid:durableId="169565927">
    <w:abstractNumId w:val="9"/>
  </w:num>
  <w:num w:numId="10" w16cid:durableId="356780455">
    <w:abstractNumId w:val="13"/>
  </w:num>
  <w:num w:numId="11" w16cid:durableId="2030787687">
    <w:abstractNumId w:val="4"/>
  </w:num>
  <w:num w:numId="12" w16cid:durableId="800929024">
    <w:abstractNumId w:val="6"/>
  </w:num>
  <w:num w:numId="13" w16cid:durableId="1829397901">
    <w:abstractNumId w:val="20"/>
  </w:num>
  <w:num w:numId="14" w16cid:durableId="1510176374">
    <w:abstractNumId w:val="19"/>
  </w:num>
  <w:num w:numId="15" w16cid:durableId="2011517661">
    <w:abstractNumId w:val="15"/>
  </w:num>
  <w:num w:numId="16" w16cid:durableId="882450864">
    <w:abstractNumId w:val="8"/>
  </w:num>
  <w:num w:numId="17" w16cid:durableId="1984383568">
    <w:abstractNumId w:val="7"/>
  </w:num>
  <w:num w:numId="18" w16cid:durableId="1787238458">
    <w:abstractNumId w:val="10"/>
  </w:num>
  <w:num w:numId="19" w16cid:durableId="1674646804">
    <w:abstractNumId w:val="17"/>
  </w:num>
  <w:num w:numId="20" w16cid:durableId="1049767292">
    <w:abstractNumId w:val="16"/>
  </w:num>
  <w:num w:numId="21" w16cid:durableId="13007645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0FA8"/>
    <w:rsid w:val="00011870"/>
    <w:rsid w:val="00012BCA"/>
    <w:rsid w:val="00024DC9"/>
    <w:rsid w:val="0003019A"/>
    <w:rsid w:val="00030331"/>
    <w:rsid w:val="000312C5"/>
    <w:rsid w:val="00031BEB"/>
    <w:rsid w:val="00031D7D"/>
    <w:rsid w:val="000323EA"/>
    <w:rsid w:val="0003610D"/>
    <w:rsid w:val="000371E8"/>
    <w:rsid w:val="00037C72"/>
    <w:rsid w:val="000465EB"/>
    <w:rsid w:val="000542A1"/>
    <w:rsid w:val="000548D9"/>
    <w:rsid w:val="0005573C"/>
    <w:rsid w:val="00055837"/>
    <w:rsid w:val="00061433"/>
    <w:rsid w:val="00062334"/>
    <w:rsid w:val="000719C2"/>
    <w:rsid w:val="00072C2D"/>
    <w:rsid w:val="00077110"/>
    <w:rsid w:val="0008020F"/>
    <w:rsid w:val="00081055"/>
    <w:rsid w:val="00082A85"/>
    <w:rsid w:val="00082C51"/>
    <w:rsid w:val="0008494A"/>
    <w:rsid w:val="00085C3F"/>
    <w:rsid w:val="00087876"/>
    <w:rsid w:val="0008790D"/>
    <w:rsid w:val="000914F1"/>
    <w:rsid w:val="000930D1"/>
    <w:rsid w:val="00095285"/>
    <w:rsid w:val="000A51F0"/>
    <w:rsid w:val="000A701C"/>
    <w:rsid w:val="000B377E"/>
    <w:rsid w:val="000B4BCD"/>
    <w:rsid w:val="000C4383"/>
    <w:rsid w:val="000D185C"/>
    <w:rsid w:val="000D197D"/>
    <w:rsid w:val="000D2EDB"/>
    <w:rsid w:val="000E2771"/>
    <w:rsid w:val="000E4242"/>
    <w:rsid w:val="000E44DB"/>
    <w:rsid w:val="000E7E8B"/>
    <w:rsid w:val="000F1141"/>
    <w:rsid w:val="000F13EB"/>
    <w:rsid w:val="000F4BF5"/>
    <w:rsid w:val="000F54E1"/>
    <w:rsid w:val="000F64DC"/>
    <w:rsid w:val="000F6651"/>
    <w:rsid w:val="001036BC"/>
    <w:rsid w:val="001040A7"/>
    <w:rsid w:val="0010449C"/>
    <w:rsid w:val="00104D91"/>
    <w:rsid w:val="00105535"/>
    <w:rsid w:val="00110A0F"/>
    <w:rsid w:val="00112591"/>
    <w:rsid w:val="00114361"/>
    <w:rsid w:val="001163E4"/>
    <w:rsid w:val="00120FF4"/>
    <w:rsid w:val="0012212A"/>
    <w:rsid w:val="00124433"/>
    <w:rsid w:val="00125892"/>
    <w:rsid w:val="00127F76"/>
    <w:rsid w:val="00130233"/>
    <w:rsid w:val="00134C2B"/>
    <w:rsid w:val="00135ACC"/>
    <w:rsid w:val="001454C1"/>
    <w:rsid w:val="00162516"/>
    <w:rsid w:val="0016448B"/>
    <w:rsid w:val="001644BF"/>
    <w:rsid w:val="00164A0E"/>
    <w:rsid w:val="00166448"/>
    <w:rsid w:val="00166986"/>
    <w:rsid w:val="00167348"/>
    <w:rsid w:val="00175F95"/>
    <w:rsid w:val="00176923"/>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394"/>
    <w:rsid w:val="001F5B93"/>
    <w:rsid w:val="001F7AF2"/>
    <w:rsid w:val="001F7E89"/>
    <w:rsid w:val="002005D2"/>
    <w:rsid w:val="0020328F"/>
    <w:rsid w:val="00203A5F"/>
    <w:rsid w:val="002052B7"/>
    <w:rsid w:val="00207147"/>
    <w:rsid w:val="00211A2F"/>
    <w:rsid w:val="002145FB"/>
    <w:rsid w:val="00214907"/>
    <w:rsid w:val="00216F5C"/>
    <w:rsid w:val="00217F80"/>
    <w:rsid w:val="00226EAF"/>
    <w:rsid w:val="002309D3"/>
    <w:rsid w:val="002310A0"/>
    <w:rsid w:val="00232BE3"/>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3C04"/>
    <w:rsid w:val="00274EF7"/>
    <w:rsid w:val="00276206"/>
    <w:rsid w:val="002766BC"/>
    <w:rsid w:val="002823E0"/>
    <w:rsid w:val="00283073"/>
    <w:rsid w:val="00287510"/>
    <w:rsid w:val="002A03A2"/>
    <w:rsid w:val="002A1AAB"/>
    <w:rsid w:val="002A31FA"/>
    <w:rsid w:val="002A36E3"/>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301"/>
    <w:rsid w:val="002F2C70"/>
    <w:rsid w:val="002F5212"/>
    <w:rsid w:val="002F690B"/>
    <w:rsid w:val="00300D79"/>
    <w:rsid w:val="00311241"/>
    <w:rsid w:val="00311D9D"/>
    <w:rsid w:val="003152CD"/>
    <w:rsid w:val="003175C7"/>
    <w:rsid w:val="00317D77"/>
    <w:rsid w:val="00322E09"/>
    <w:rsid w:val="0032345C"/>
    <w:rsid w:val="003237FB"/>
    <w:rsid w:val="00326745"/>
    <w:rsid w:val="00336B77"/>
    <w:rsid w:val="003434DA"/>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D72BA"/>
    <w:rsid w:val="003E08E0"/>
    <w:rsid w:val="003E3FEA"/>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231C7"/>
    <w:rsid w:val="00427D37"/>
    <w:rsid w:val="004326CE"/>
    <w:rsid w:val="00440788"/>
    <w:rsid w:val="0044098D"/>
    <w:rsid w:val="00442178"/>
    <w:rsid w:val="004435C6"/>
    <w:rsid w:val="00443A5D"/>
    <w:rsid w:val="004509E0"/>
    <w:rsid w:val="00453A3E"/>
    <w:rsid w:val="00456027"/>
    <w:rsid w:val="004610BA"/>
    <w:rsid w:val="004631F0"/>
    <w:rsid w:val="00463E3C"/>
    <w:rsid w:val="00470A20"/>
    <w:rsid w:val="00480860"/>
    <w:rsid w:val="00481E6A"/>
    <w:rsid w:val="00482E36"/>
    <w:rsid w:val="00497E7B"/>
    <w:rsid w:val="004A1C8A"/>
    <w:rsid w:val="004A2EBA"/>
    <w:rsid w:val="004A2FAD"/>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D6CBB"/>
    <w:rsid w:val="004E147F"/>
    <w:rsid w:val="004E153D"/>
    <w:rsid w:val="004E550E"/>
    <w:rsid w:val="004E7A3F"/>
    <w:rsid w:val="004F0CD5"/>
    <w:rsid w:val="004F2D0E"/>
    <w:rsid w:val="004F309F"/>
    <w:rsid w:val="004F5D67"/>
    <w:rsid w:val="004F6FE4"/>
    <w:rsid w:val="004F7F83"/>
    <w:rsid w:val="00500840"/>
    <w:rsid w:val="00501126"/>
    <w:rsid w:val="00506C6B"/>
    <w:rsid w:val="005074FB"/>
    <w:rsid w:val="005078A2"/>
    <w:rsid w:val="00517450"/>
    <w:rsid w:val="00520C23"/>
    <w:rsid w:val="00522F9D"/>
    <w:rsid w:val="00523F44"/>
    <w:rsid w:val="005241D5"/>
    <w:rsid w:val="00525C6B"/>
    <w:rsid w:val="005260C7"/>
    <w:rsid w:val="00527A01"/>
    <w:rsid w:val="00527CDF"/>
    <w:rsid w:val="005326CF"/>
    <w:rsid w:val="00534CED"/>
    <w:rsid w:val="00534F8B"/>
    <w:rsid w:val="00535061"/>
    <w:rsid w:val="00547694"/>
    <w:rsid w:val="00555B0B"/>
    <w:rsid w:val="00561248"/>
    <w:rsid w:val="005617AA"/>
    <w:rsid w:val="00564349"/>
    <w:rsid w:val="005675E0"/>
    <w:rsid w:val="005677E7"/>
    <w:rsid w:val="00580157"/>
    <w:rsid w:val="005808E3"/>
    <w:rsid w:val="00587FB5"/>
    <w:rsid w:val="00590CB1"/>
    <w:rsid w:val="005918D9"/>
    <w:rsid w:val="00591F9C"/>
    <w:rsid w:val="00595F83"/>
    <w:rsid w:val="005965ED"/>
    <w:rsid w:val="005A0FAF"/>
    <w:rsid w:val="005A2E5E"/>
    <w:rsid w:val="005A52DF"/>
    <w:rsid w:val="005C0AA6"/>
    <w:rsid w:val="005C0C96"/>
    <w:rsid w:val="005C155E"/>
    <w:rsid w:val="005C3E0C"/>
    <w:rsid w:val="005C5BE9"/>
    <w:rsid w:val="005C6FF3"/>
    <w:rsid w:val="005D2839"/>
    <w:rsid w:val="005D2BD7"/>
    <w:rsid w:val="005D4CDD"/>
    <w:rsid w:val="005D69A3"/>
    <w:rsid w:val="005E1AA5"/>
    <w:rsid w:val="005E1B17"/>
    <w:rsid w:val="005E31DC"/>
    <w:rsid w:val="005F39AC"/>
    <w:rsid w:val="00601DD3"/>
    <w:rsid w:val="006020A9"/>
    <w:rsid w:val="00604E3B"/>
    <w:rsid w:val="00607EE2"/>
    <w:rsid w:val="00611A1D"/>
    <w:rsid w:val="00613B67"/>
    <w:rsid w:val="00617E55"/>
    <w:rsid w:val="0062222A"/>
    <w:rsid w:val="0062229A"/>
    <w:rsid w:val="0062309E"/>
    <w:rsid w:val="00623B53"/>
    <w:rsid w:val="0062761C"/>
    <w:rsid w:val="00632552"/>
    <w:rsid w:val="006339C9"/>
    <w:rsid w:val="006339FD"/>
    <w:rsid w:val="0064006B"/>
    <w:rsid w:val="006410E6"/>
    <w:rsid w:val="00641BA5"/>
    <w:rsid w:val="00641C4C"/>
    <w:rsid w:val="006422DB"/>
    <w:rsid w:val="006430EE"/>
    <w:rsid w:val="0065191E"/>
    <w:rsid w:val="006528F8"/>
    <w:rsid w:val="006574E5"/>
    <w:rsid w:val="00664440"/>
    <w:rsid w:val="00674DEF"/>
    <w:rsid w:val="006772AE"/>
    <w:rsid w:val="0067761F"/>
    <w:rsid w:val="00681302"/>
    <w:rsid w:val="0068343D"/>
    <w:rsid w:val="00683ECA"/>
    <w:rsid w:val="00696FFF"/>
    <w:rsid w:val="006A3BEB"/>
    <w:rsid w:val="006A52AD"/>
    <w:rsid w:val="006A5898"/>
    <w:rsid w:val="006A78C3"/>
    <w:rsid w:val="006B015D"/>
    <w:rsid w:val="006B2787"/>
    <w:rsid w:val="006B3B81"/>
    <w:rsid w:val="006B459E"/>
    <w:rsid w:val="006B5D30"/>
    <w:rsid w:val="006B6012"/>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17205"/>
    <w:rsid w:val="00722C3E"/>
    <w:rsid w:val="007306B0"/>
    <w:rsid w:val="0073664A"/>
    <w:rsid w:val="00762C65"/>
    <w:rsid w:val="00765452"/>
    <w:rsid w:val="007672A1"/>
    <w:rsid w:val="007716CA"/>
    <w:rsid w:val="00771EB8"/>
    <w:rsid w:val="007760FD"/>
    <w:rsid w:val="00777623"/>
    <w:rsid w:val="00781B1F"/>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3712"/>
    <w:rsid w:val="007E51C6"/>
    <w:rsid w:val="007F2AE5"/>
    <w:rsid w:val="007F557C"/>
    <w:rsid w:val="007F755C"/>
    <w:rsid w:val="00804A42"/>
    <w:rsid w:val="008060E4"/>
    <w:rsid w:val="00806DA9"/>
    <w:rsid w:val="00813B3C"/>
    <w:rsid w:val="00813F37"/>
    <w:rsid w:val="00820ACB"/>
    <w:rsid w:val="0082222D"/>
    <w:rsid w:val="00825129"/>
    <w:rsid w:val="00830625"/>
    <w:rsid w:val="00830904"/>
    <w:rsid w:val="00832F2F"/>
    <w:rsid w:val="0083329C"/>
    <w:rsid w:val="008500FF"/>
    <w:rsid w:val="00850462"/>
    <w:rsid w:val="00860104"/>
    <w:rsid w:val="008611C4"/>
    <w:rsid w:val="00863212"/>
    <w:rsid w:val="00863538"/>
    <w:rsid w:val="008638FC"/>
    <w:rsid w:val="008662EF"/>
    <w:rsid w:val="00870852"/>
    <w:rsid w:val="00872B2D"/>
    <w:rsid w:val="008779DD"/>
    <w:rsid w:val="00881E55"/>
    <w:rsid w:val="008835BC"/>
    <w:rsid w:val="008845FE"/>
    <w:rsid w:val="00884DE5"/>
    <w:rsid w:val="00891D82"/>
    <w:rsid w:val="008A6A19"/>
    <w:rsid w:val="008A7468"/>
    <w:rsid w:val="008B5893"/>
    <w:rsid w:val="008C0D3F"/>
    <w:rsid w:val="008C2262"/>
    <w:rsid w:val="008C3A3C"/>
    <w:rsid w:val="008C3B04"/>
    <w:rsid w:val="008C696B"/>
    <w:rsid w:val="008D01DD"/>
    <w:rsid w:val="008D1FA7"/>
    <w:rsid w:val="008D798A"/>
    <w:rsid w:val="008E1D01"/>
    <w:rsid w:val="008E47E6"/>
    <w:rsid w:val="008E5498"/>
    <w:rsid w:val="008F249C"/>
    <w:rsid w:val="008F71F3"/>
    <w:rsid w:val="009005FB"/>
    <w:rsid w:val="009073B5"/>
    <w:rsid w:val="00911389"/>
    <w:rsid w:val="00911CD7"/>
    <w:rsid w:val="0091283A"/>
    <w:rsid w:val="00913DBB"/>
    <w:rsid w:val="009155A8"/>
    <w:rsid w:val="009246A8"/>
    <w:rsid w:val="009248F2"/>
    <w:rsid w:val="0092781F"/>
    <w:rsid w:val="00930A99"/>
    <w:rsid w:val="009343D6"/>
    <w:rsid w:val="00945A02"/>
    <w:rsid w:val="009472C0"/>
    <w:rsid w:val="00955B2F"/>
    <w:rsid w:val="0096026D"/>
    <w:rsid w:val="00960CD5"/>
    <w:rsid w:val="009623B9"/>
    <w:rsid w:val="009647E5"/>
    <w:rsid w:val="009656AD"/>
    <w:rsid w:val="0096585F"/>
    <w:rsid w:val="00966B8C"/>
    <w:rsid w:val="0097007B"/>
    <w:rsid w:val="009728E5"/>
    <w:rsid w:val="00976338"/>
    <w:rsid w:val="00976F32"/>
    <w:rsid w:val="00982559"/>
    <w:rsid w:val="009828FD"/>
    <w:rsid w:val="0098451E"/>
    <w:rsid w:val="009866CF"/>
    <w:rsid w:val="009A4476"/>
    <w:rsid w:val="009A65B7"/>
    <w:rsid w:val="009B0077"/>
    <w:rsid w:val="009B0324"/>
    <w:rsid w:val="009C4C75"/>
    <w:rsid w:val="009D0191"/>
    <w:rsid w:val="009D27AD"/>
    <w:rsid w:val="009D2F03"/>
    <w:rsid w:val="009D3FE9"/>
    <w:rsid w:val="009D4C49"/>
    <w:rsid w:val="009E0A24"/>
    <w:rsid w:val="009E0BB4"/>
    <w:rsid w:val="009E21C1"/>
    <w:rsid w:val="009E449A"/>
    <w:rsid w:val="009E672C"/>
    <w:rsid w:val="009F33B0"/>
    <w:rsid w:val="009F4647"/>
    <w:rsid w:val="009F52D2"/>
    <w:rsid w:val="00A06FC8"/>
    <w:rsid w:val="00A07722"/>
    <w:rsid w:val="00A11AFD"/>
    <w:rsid w:val="00A1580C"/>
    <w:rsid w:val="00A15C08"/>
    <w:rsid w:val="00A172DF"/>
    <w:rsid w:val="00A20933"/>
    <w:rsid w:val="00A2362E"/>
    <w:rsid w:val="00A26FE1"/>
    <w:rsid w:val="00A33D56"/>
    <w:rsid w:val="00A34B1C"/>
    <w:rsid w:val="00A35066"/>
    <w:rsid w:val="00A35761"/>
    <w:rsid w:val="00A364BB"/>
    <w:rsid w:val="00A36E96"/>
    <w:rsid w:val="00A4179D"/>
    <w:rsid w:val="00A41EB8"/>
    <w:rsid w:val="00A5295D"/>
    <w:rsid w:val="00A5346B"/>
    <w:rsid w:val="00A53532"/>
    <w:rsid w:val="00A53765"/>
    <w:rsid w:val="00A57AFD"/>
    <w:rsid w:val="00A60768"/>
    <w:rsid w:val="00A60C29"/>
    <w:rsid w:val="00A63038"/>
    <w:rsid w:val="00A67663"/>
    <w:rsid w:val="00A712AA"/>
    <w:rsid w:val="00A72C29"/>
    <w:rsid w:val="00A74BB0"/>
    <w:rsid w:val="00A75068"/>
    <w:rsid w:val="00A831F0"/>
    <w:rsid w:val="00A834C1"/>
    <w:rsid w:val="00A84002"/>
    <w:rsid w:val="00A85759"/>
    <w:rsid w:val="00A87895"/>
    <w:rsid w:val="00A92D02"/>
    <w:rsid w:val="00A96568"/>
    <w:rsid w:val="00A973B4"/>
    <w:rsid w:val="00A9771C"/>
    <w:rsid w:val="00AA1F8A"/>
    <w:rsid w:val="00AA2292"/>
    <w:rsid w:val="00AA31B2"/>
    <w:rsid w:val="00AA3866"/>
    <w:rsid w:val="00AA5EAC"/>
    <w:rsid w:val="00AA7039"/>
    <w:rsid w:val="00AB00CA"/>
    <w:rsid w:val="00AB018F"/>
    <w:rsid w:val="00AB0F80"/>
    <w:rsid w:val="00AB4AEE"/>
    <w:rsid w:val="00AB5C9E"/>
    <w:rsid w:val="00AC0C22"/>
    <w:rsid w:val="00AC10D0"/>
    <w:rsid w:val="00AC5164"/>
    <w:rsid w:val="00AD0EC5"/>
    <w:rsid w:val="00AD3843"/>
    <w:rsid w:val="00AD6039"/>
    <w:rsid w:val="00AD73AF"/>
    <w:rsid w:val="00AE167B"/>
    <w:rsid w:val="00AE7AA5"/>
    <w:rsid w:val="00AF0182"/>
    <w:rsid w:val="00AF0F00"/>
    <w:rsid w:val="00AF3771"/>
    <w:rsid w:val="00AF48AB"/>
    <w:rsid w:val="00B00ABB"/>
    <w:rsid w:val="00B01ADA"/>
    <w:rsid w:val="00B02738"/>
    <w:rsid w:val="00B02E32"/>
    <w:rsid w:val="00B04999"/>
    <w:rsid w:val="00B05C3E"/>
    <w:rsid w:val="00B13130"/>
    <w:rsid w:val="00B13341"/>
    <w:rsid w:val="00B205D0"/>
    <w:rsid w:val="00B2104F"/>
    <w:rsid w:val="00B239A8"/>
    <w:rsid w:val="00B2566D"/>
    <w:rsid w:val="00B33F7F"/>
    <w:rsid w:val="00B3714E"/>
    <w:rsid w:val="00B42C10"/>
    <w:rsid w:val="00B53607"/>
    <w:rsid w:val="00B57FC4"/>
    <w:rsid w:val="00B701C0"/>
    <w:rsid w:val="00B702AE"/>
    <w:rsid w:val="00B71A79"/>
    <w:rsid w:val="00B7543F"/>
    <w:rsid w:val="00B75BBD"/>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10C0"/>
    <w:rsid w:val="00BB4C41"/>
    <w:rsid w:val="00BB77A8"/>
    <w:rsid w:val="00BB7C68"/>
    <w:rsid w:val="00BC1FA7"/>
    <w:rsid w:val="00BC7FA5"/>
    <w:rsid w:val="00BD3F1F"/>
    <w:rsid w:val="00BD739C"/>
    <w:rsid w:val="00BD79AB"/>
    <w:rsid w:val="00BE19DA"/>
    <w:rsid w:val="00BE6723"/>
    <w:rsid w:val="00BE7DD2"/>
    <w:rsid w:val="00BF443E"/>
    <w:rsid w:val="00BF6D18"/>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348C"/>
    <w:rsid w:val="00C65CB7"/>
    <w:rsid w:val="00C669D4"/>
    <w:rsid w:val="00C74668"/>
    <w:rsid w:val="00C75A5D"/>
    <w:rsid w:val="00C84275"/>
    <w:rsid w:val="00C854A8"/>
    <w:rsid w:val="00C917D6"/>
    <w:rsid w:val="00C966DD"/>
    <w:rsid w:val="00CA207E"/>
    <w:rsid w:val="00CA397C"/>
    <w:rsid w:val="00CB2740"/>
    <w:rsid w:val="00CB53B5"/>
    <w:rsid w:val="00CB69AE"/>
    <w:rsid w:val="00CC1FBB"/>
    <w:rsid w:val="00CC605C"/>
    <w:rsid w:val="00CD288D"/>
    <w:rsid w:val="00CD2CF6"/>
    <w:rsid w:val="00CD4DA1"/>
    <w:rsid w:val="00CD56DE"/>
    <w:rsid w:val="00CD7627"/>
    <w:rsid w:val="00CE4352"/>
    <w:rsid w:val="00CF2CF2"/>
    <w:rsid w:val="00D02AC6"/>
    <w:rsid w:val="00D11E24"/>
    <w:rsid w:val="00D12797"/>
    <w:rsid w:val="00D13483"/>
    <w:rsid w:val="00D15B28"/>
    <w:rsid w:val="00D164D9"/>
    <w:rsid w:val="00D24C3E"/>
    <w:rsid w:val="00D3221D"/>
    <w:rsid w:val="00D34A82"/>
    <w:rsid w:val="00D44017"/>
    <w:rsid w:val="00D4405A"/>
    <w:rsid w:val="00D47227"/>
    <w:rsid w:val="00D51628"/>
    <w:rsid w:val="00D57F6E"/>
    <w:rsid w:val="00D62110"/>
    <w:rsid w:val="00D64EAF"/>
    <w:rsid w:val="00D66D45"/>
    <w:rsid w:val="00D7446C"/>
    <w:rsid w:val="00D82A10"/>
    <w:rsid w:val="00D8335E"/>
    <w:rsid w:val="00D83AC6"/>
    <w:rsid w:val="00D8531F"/>
    <w:rsid w:val="00D85423"/>
    <w:rsid w:val="00D85FFF"/>
    <w:rsid w:val="00D8601B"/>
    <w:rsid w:val="00D87020"/>
    <w:rsid w:val="00D95BEA"/>
    <w:rsid w:val="00D962E2"/>
    <w:rsid w:val="00D97AA2"/>
    <w:rsid w:val="00DA2D4B"/>
    <w:rsid w:val="00DA33A3"/>
    <w:rsid w:val="00DA482C"/>
    <w:rsid w:val="00DA69EA"/>
    <w:rsid w:val="00DB265E"/>
    <w:rsid w:val="00DB3EAA"/>
    <w:rsid w:val="00DB4CAE"/>
    <w:rsid w:val="00DB517B"/>
    <w:rsid w:val="00DB5890"/>
    <w:rsid w:val="00DB68A2"/>
    <w:rsid w:val="00DD1CC5"/>
    <w:rsid w:val="00DD342A"/>
    <w:rsid w:val="00DD5988"/>
    <w:rsid w:val="00DE60C7"/>
    <w:rsid w:val="00DE68CD"/>
    <w:rsid w:val="00DE74E6"/>
    <w:rsid w:val="00DF15D0"/>
    <w:rsid w:val="00DF1F88"/>
    <w:rsid w:val="00DF240C"/>
    <w:rsid w:val="00DF476C"/>
    <w:rsid w:val="00DF58BB"/>
    <w:rsid w:val="00DF6AB3"/>
    <w:rsid w:val="00E007D1"/>
    <w:rsid w:val="00E04988"/>
    <w:rsid w:val="00E07421"/>
    <w:rsid w:val="00E140A0"/>
    <w:rsid w:val="00E20DB1"/>
    <w:rsid w:val="00E2153A"/>
    <w:rsid w:val="00E27190"/>
    <w:rsid w:val="00E408B7"/>
    <w:rsid w:val="00E42CE2"/>
    <w:rsid w:val="00E44F5E"/>
    <w:rsid w:val="00E45712"/>
    <w:rsid w:val="00E4596D"/>
    <w:rsid w:val="00E45EE8"/>
    <w:rsid w:val="00E51138"/>
    <w:rsid w:val="00E57CCB"/>
    <w:rsid w:val="00E603A0"/>
    <w:rsid w:val="00E62F07"/>
    <w:rsid w:val="00E64A29"/>
    <w:rsid w:val="00E64DCB"/>
    <w:rsid w:val="00E654DA"/>
    <w:rsid w:val="00E656CA"/>
    <w:rsid w:val="00E7078D"/>
    <w:rsid w:val="00E7246E"/>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B3E63"/>
    <w:rsid w:val="00EC7774"/>
    <w:rsid w:val="00ED08A3"/>
    <w:rsid w:val="00ED536C"/>
    <w:rsid w:val="00ED7E52"/>
    <w:rsid w:val="00EE0077"/>
    <w:rsid w:val="00EE17C8"/>
    <w:rsid w:val="00EE3574"/>
    <w:rsid w:val="00EE6C6C"/>
    <w:rsid w:val="00EF1D05"/>
    <w:rsid w:val="00EF288A"/>
    <w:rsid w:val="00EF46D6"/>
    <w:rsid w:val="00EF5824"/>
    <w:rsid w:val="00F032AF"/>
    <w:rsid w:val="00F07DB3"/>
    <w:rsid w:val="00F10E2C"/>
    <w:rsid w:val="00F12D18"/>
    <w:rsid w:val="00F16044"/>
    <w:rsid w:val="00F2037D"/>
    <w:rsid w:val="00F22646"/>
    <w:rsid w:val="00F25D76"/>
    <w:rsid w:val="00F26591"/>
    <w:rsid w:val="00F27C55"/>
    <w:rsid w:val="00F351E3"/>
    <w:rsid w:val="00F52132"/>
    <w:rsid w:val="00F54DA5"/>
    <w:rsid w:val="00F55E3B"/>
    <w:rsid w:val="00F60D5C"/>
    <w:rsid w:val="00F6134D"/>
    <w:rsid w:val="00F642D5"/>
    <w:rsid w:val="00F676DA"/>
    <w:rsid w:val="00F721CD"/>
    <w:rsid w:val="00F73972"/>
    <w:rsid w:val="00F825A8"/>
    <w:rsid w:val="00F831C5"/>
    <w:rsid w:val="00F84CB3"/>
    <w:rsid w:val="00FA3903"/>
    <w:rsid w:val="00FB4BA2"/>
    <w:rsid w:val="00FB4DE8"/>
    <w:rsid w:val="00FB74B3"/>
    <w:rsid w:val="00FC2F11"/>
    <w:rsid w:val="00FC4496"/>
    <w:rsid w:val="00FC56CD"/>
    <w:rsid w:val="00FD61FF"/>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 w:type="character" w:styleId="UnresolvedMention">
    <w:name w:val="Unresolved Mention"/>
    <w:basedOn w:val="DefaultParagraphFont"/>
    <w:uiPriority w:val="99"/>
    <w:semiHidden/>
    <w:unhideWhenUsed/>
    <w:rsid w:val="00EB3E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491247">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90143">
      <w:bodyDiv w:val="1"/>
      <w:marLeft w:val="0"/>
      <w:marRight w:val="0"/>
      <w:marTop w:val="0"/>
      <w:marBottom w:val="0"/>
      <w:divBdr>
        <w:top w:val="none" w:sz="0" w:space="0" w:color="auto"/>
        <w:left w:val="none" w:sz="0" w:space="0" w:color="auto"/>
        <w:bottom w:val="none" w:sz="0" w:space="0" w:color="auto"/>
        <w:right w:val="none" w:sz="0" w:space="0" w:color="auto"/>
      </w:divBdr>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bguides.massgeneral.org/APA7/formatting"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183</Pages>
  <Words>75619</Words>
  <Characters>431032</Characters>
  <Application>Microsoft Office Word</Application>
  <DocSecurity>0</DocSecurity>
  <Lines>3591</Lines>
  <Paragraphs>1011</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5640</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47</cp:revision>
  <cp:lastPrinted>2025-04-28T16:13:00Z</cp:lastPrinted>
  <dcterms:created xsi:type="dcterms:W3CDTF">2025-05-22T21:11:00Z</dcterms:created>
  <dcterms:modified xsi:type="dcterms:W3CDTF">2025-05-2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ULUmVi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